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79D764D" w:rsidR="00217D47" w:rsidRPr="005F1E8D" w:rsidRDefault="00217D47" w:rsidP="00217D47">
      <w:pPr>
        <w:spacing w:line="480" w:lineRule="auto"/>
        <w:jc w:val="center"/>
      </w:pPr>
      <w:r w:rsidRPr="005F1E8D">
        <w:br/>
        <w:t>Em G Lim</w:t>
      </w:r>
      <w:r w:rsidRPr="005F1E8D">
        <w:rPr>
          <w:vertAlign w:val="superscript"/>
        </w:rPr>
        <w:t>1</w:t>
      </w:r>
      <w:ins w:id="1" w:author="Kieran Cox" w:date="2024-10-24T08:59:00Z" w16du:dateUtc="2024-10-24T15:59:00Z">
        <w:r w:rsidR="00917F70">
          <w:rPr>
            <w:vertAlign w:val="superscript"/>
          </w:rPr>
          <w:t>,2</w:t>
        </w:r>
      </w:ins>
      <w:r w:rsidR="006214D6">
        <w:rPr>
          <w:vertAlign w:val="superscript"/>
        </w:rPr>
        <w:t>*</w:t>
      </w:r>
      <w:r w:rsidRPr="005F1E8D">
        <w:t>, Claire M Attridge</w:t>
      </w:r>
      <w:r w:rsidRPr="005F1E8D">
        <w:rPr>
          <w:vertAlign w:val="superscript"/>
        </w:rPr>
        <w:t>1</w:t>
      </w:r>
      <w:ins w:id="2" w:author="Kieran Cox" w:date="2024-10-24T08:59:00Z" w16du:dateUtc="2024-10-24T15:59:00Z">
        <w:r w:rsidR="00917F70">
          <w:rPr>
            <w:vertAlign w:val="superscript"/>
          </w:rPr>
          <w:t>,2</w:t>
        </w:r>
      </w:ins>
      <w:r w:rsidRPr="005F1E8D">
        <w:t>, Jasmin M Schuster</w:t>
      </w:r>
      <w:r w:rsidRPr="005F1E8D">
        <w:rPr>
          <w:vertAlign w:val="superscript"/>
        </w:rPr>
        <w:t>2,3</w:t>
      </w:r>
      <w:ins w:id="3" w:author="Kieran Cox" w:date="2024-10-24T08:59:00Z" w16du:dateUtc="2024-10-24T15:59:00Z">
        <w:r w:rsidR="00917F70">
          <w:rPr>
            <w:vertAlign w:val="superscript"/>
          </w:rPr>
          <w:t>,4</w:t>
        </w:r>
      </w:ins>
      <w:r w:rsidRPr="005F1E8D">
        <w:t>, Kieran D Cox</w:t>
      </w:r>
      <w:r w:rsidRPr="005F1E8D">
        <w:rPr>
          <w:vertAlign w:val="superscript"/>
        </w:rPr>
        <w:t>1</w:t>
      </w:r>
      <w:ins w:id="4" w:author="Kieran Cox" w:date="2024-10-24T09:00:00Z" w16du:dateUtc="2024-10-24T16:00:00Z">
        <w:r w:rsidR="00917F70">
          <w:rPr>
            <w:vertAlign w:val="superscript"/>
          </w:rPr>
          <w:t>,2</w:t>
        </w:r>
      </w:ins>
      <w:r w:rsidRPr="005F1E8D">
        <w:t>, Kiara R Kattler</w:t>
      </w:r>
      <w:r w:rsidRPr="005F1E8D">
        <w:rPr>
          <w:vertAlign w:val="superscript"/>
        </w:rPr>
        <w:t>1</w:t>
      </w:r>
      <w:commentRangeStart w:id="5"/>
      <w:commentRangeStart w:id="6"/>
      <w:ins w:id="7" w:author="Kiara Kattler" w:date="2024-10-02T17:31:00Z" w16du:dateUtc="2024-10-02T23:31:00Z">
        <w:r>
          <w:rPr>
            <w:vertAlign w:val="superscript"/>
            <w:rPrChange w:id="8" w:author="Kiara Kattler" w:date="2024-10-23T17:03:00Z" w16du:dateUtc="2024-10-24T00:03:00Z">
              <w:rPr/>
            </w:rPrChange>
          </w:rPr>
          <w:t>,</w:t>
        </w:r>
        <w:r w:rsidR="00D64188">
          <w:rPr>
            <w:vertAlign w:val="superscript"/>
          </w:rPr>
          <w:t>4</w:t>
        </w:r>
      </w:ins>
      <w:commentRangeEnd w:id="5"/>
      <w:ins w:id="9" w:author="Kiara Kattler" w:date="2024-10-02T17:42:00Z" w16du:dateUtc="2024-10-02T23:42:00Z">
        <w:r w:rsidR="00D64188">
          <w:rPr>
            <w:rStyle w:val="CommentReference"/>
          </w:rPr>
          <w:commentReference w:id="5"/>
        </w:r>
      </w:ins>
      <w:commentRangeEnd w:id="6"/>
      <w:ins w:id="10" w:author="Kiara Kattler" w:date="2024-10-02T18:00:00Z" w16du:dateUtc="2024-10-03T00:00:00Z">
        <w:r w:rsidR="00A93AB7">
          <w:rPr>
            <w:rStyle w:val="CommentReference"/>
          </w:rPr>
          <w:commentReference w:id="6"/>
        </w:r>
      </w:ins>
      <w:ins w:id="11" w:author="Kiara Kattler" w:date="2024-10-18T13:43:00Z" w16du:dateUtc="2024-10-18T20:43:00Z">
        <w:r w:rsidRPr="005F1E8D">
          <w:t>,</w:t>
        </w:r>
      </w:ins>
      <w:r w:rsidRPr="005F1E8D">
        <w:t xml:space="preserve"> Emily J Leedham</w:t>
      </w:r>
      <w:r w:rsidRPr="005F1E8D">
        <w:rPr>
          <w:vertAlign w:val="superscript"/>
        </w:rPr>
        <w:t>1</w:t>
      </w:r>
      <w:r w:rsidRPr="005F1E8D">
        <w:t>, Bridget Maher</w:t>
      </w:r>
      <w:r w:rsidRPr="005F1E8D">
        <w:rPr>
          <w:vertAlign w:val="superscript"/>
        </w:rPr>
        <w:t>2</w:t>
      </w:r>
      <w:ins w:id="12" w:author="Kieran Cox" w:date="2024-10-24T09:00:00Z" w16du:dateUtc="2024-10-24T16:00:00Z">
        <w:r w:rsidR="00917F70">
          <w:rPr>
            <w:vertAlign w:val="superscript"/>
          </w:rPr>
          <w:t>,3</w:t>
        </w:r>
      </w:ins>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ins w:id="13" w:author="Kieran Cox" w:date="2024-10-24T09:00:00Z" w16du:dateUtc="2024-10-24T16:00:00Z">
        <w:r w:rsidR="00917F70">
          <w:rPr>
            <w:vertAlign w:val="superscript"/>
          </w:rPr>
          <w:t>,2</w:t>
        </w:r>
      </w:ins>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55BB45AB" w14:textId="12104DCE" w:rsidR="00917F70" w:rsidRPr="00917F70" w:rsidRDefault="008307A0" w:rsidP="00917F70">
      <w:pPr>
        <w:spacing w:line="480" w:lineRule="auto"/>
        <w:rPr>
          <w:ins w:id="14" w:author="Kieran Cox" w:date="2024-10-24T08:51:00Z"/>
        </w:rPr>
      </w:pPr>
      <w:commentRangeStart w:id="15"/>
      <w:commentRangeStart w:id="16"/>
      <w:commentRangeStart w:id="17"/>
      <w:r w:rsidRPr="005F1E8D">
        <w:rPr>
          <w:vertAlign w:val="superscript"/>
        </w:rPr>
        <w:t>1</w:t>
      </w:r>
      <w:r w:rsidRPr="005F1E8D">
        <w:t>Department of Biological Sciences, Simon Fraser University, Burnaby, British Columbia, Canada</w:t>
      </w:r>
    </w:p>
    <w:p w14:paraId="41197DDD" w14:textId="46E86968" w:rsidR="00917F70" w:rsidRPr="00917F70" w:rsidRDefault="00917F70" w:rsidP="00917F70">
      <w:pPr>
        <w:spacing w:line="480" w:lineRule="auto"/>
      </w:pPr>
      <w:ins w:id="18" w:author="Kieran Cox" w:date="2024-10-24T08:53:00Z" w16du:dateUtc="2024-10-24T15:53:00Z">
        <w:r w:rsidRPr="005F1E8D">
          <w:rPr>
            <w:vertAlign w:val="superscript"/>
          </w:rPr>
          <w:t>2</w:t>
        </w:r>
      </w:ins>
      <w:ins w:id="19" w:author="Kieran Cox" w:date="2024-10-24T08:51:00Z">
        <w:r w:rsidRPr="00917F70">
          <w:rPr>
            <w:lang w:val="en-US"/>
          </w:rPr>
          <w:t>Bamfield Marine Sciences Centre, Bamfield, British Columbia</w:t>
        </w:r>
      </w:ins>
      <w:ins w:id="20" w:author="Kieran Cox" w:date="2024-10-24T08:53:00Z" w16du:dateUtc="2024-10-24T15:53:00Z">
        <w:r>
          <w:rPr>
            <w:lang w:val="en-US"/>
          </w:rPr>
          <w:t xml:space="preserve">, </w:t>
        </w:r>
      </w:ins>
      <w:ins w:id="21" w:author="Kieran Cox" w:date="2024-10-24T08:51:00Z">
        <w:r w:rsidRPr="00917F70">
          <w:rPr>
            <w:lang w:val="en-US"/>
          </w:rPr>
          <w:t>Canada</w:t>
        </w:r>
      </w:ins>
    </w:p>
    <w:p w14:paraId="30BEE07B" w14:textId="623F36C9" w:rsidR="008307A0" w:rsidRPr="005F1E8D" w:rsidRDefault="00917F70" w:rsidP="00CE7337">
      <w:pPr>
        <w:spacing w:line="480" w:lineRule="auto"/>
      </w:pPr>
      <w:ins w:id="22" w:author="Kieran Cox" w:date="2024-10-24T08:54:00Z" w16du:dateUtc="2024-10-24T15:54:00Z">
        <w:r>
          <w:rPr>
            <w:vertAlign w:val="superscript"/>
          </w:rPr>
          <w:t>3</w:t>
        </w:r>
      </w:ins>
      <w:del w:id="23" w:author="Kieran Cox" w:date="2024-10-24T08:54:00Z" w16du:dateUtc="2024-10-24T15:54:00Z">
        <w:r w:rsidR="008307A0" w:rsidRPr="005F1E8D" w:rsidDel="00917F70">
          <w:rPr>
            <w:vertAlign w:val="superscript"/>
          </w:rPr>
          <w:delText>2</w:delText>
        </w:r>
      </w:del>
      <w:r w:rsidR="008307A0" w:rsidRPr="005F1E8D">
        <w:t>Department of Biology, University of Victoria, Victoria, British Columbia, Canada</w:t>
      </w:r>
    </w:p>
    <w:p w14:paraId="25B6A48E" w14:textId="5448C175" w:rsidR="008307A0" w:rsidRPr="005F1E8D" w:rsidRDefault="00917F70" w:rsidP="00CE7337">
      <w:pPr>
        <w:spacing w:line="480" w:lineRule="auto"/>
        <w:rPr>
          <w:color w:val="202124"/>
        </w:rPr>
      </w:pPr>
      <w:ins w:id="24" w:author="Kieran Cox" w:date="2024-10-24T08:54:00Z" w16du:dateUtc="2024-10-24T15:54:00Z">
        <w:r>
          <w:rPr>
            <w:vertAlign w:val="superscript"/>
          </w:rPr>
          <w:t>4</w:t>
        </w:r>
      </w:ins>
      <w:del w:id="25" w:author="Kieran Cox" w:date="2024-10-24T08:54:00Z" w16du:dateUtc="2024-10-24T15:54:00Z">
        <w:r w:rsidR="008307A0" w:rsidRPr="005F1E8D" w:rsidDel="00917F70">
          <w:rPr>
            <w:vertAlign w:val="superscript"/>
          </w:rPr>
          <w:delText>3</w:delText>
        </w:r>
      </w:del>
      <w:r w:rsidR="008307A0" w:rsidRPr="005F1E8D">
        <w:t xml:space="preserve">Hakai Institute, </w:t>
      </w:r>
      <w:r w:rsidR="008307A0" w:rsidRPr="005F1E8D">
        <w:rPr>
          <w:color w:val="202124"/>
        </w:rPr>
        <w:t>Campbell River, British Columbia, Canada</w:t>
      </w:r>
      <w:commentRangeEnd w:id="15"/>
      <w:r w:rsidR="008E795A">
        <w:rPr>
          <w:rStyle w:val="CommentReference"/>
        </w:rPr>
        <w:commentReference w:id="15"/>
      </w:r>
      <w:commentRangeEnd w:id="16"/>
      <w:r w:rsidR="008E795A">
        <w:rPr>
          <w:rStyle w:val="CommentReference"/>
        </w:rPr>
        <w:commentReference w:id="16"/>
      </w:r>
      <w:commentRangeEnd w:id="17"/>
      <w:r>
        <w:rPr>
          <w:rStyle w:val="CommentReference"/>
        </w:rPr>
        <w:commentReference w:id="17"/>
      </w:r>
    </w:p>
    <w:p w14:paraId="6AD39534" w14:textId="45C10709" w:rsidR="008307A0" w:rsidRPr="005F1E8D" w:rsidRDefault="00917F70" w:rsidP="00CE7337">
      <w:pPr>
        <w:spacing w:line="480" w:lineRule="auto"/>
      </w:pPr>
      <w:ins w:id="26" w:author="Kieran Cox" w:date="2024-10-24T08:54:00Z" w16du:dateUtc="2024-10-24T15:54:00Z">
        <w:r>
          <w:rPr>
            <w:vertAlign w:val="superscript"/>
          </w:rPr>
          <w:t>5</w:t>
        </w:r>
      </w:ins>
      <w:ins w:id="27" w:author="Kieran Cox" w:date="2024-10-24T08:59:00Z" w16du:dateUtc="2024-10-24T15:59:00Z">
        <w:r w:rsidRPr="005F1E8D">
          <w:t>Department of Biological Science</w:t>
        </w:r>
        <w:r>
          <w:t>s,</w:t>
        </w:r>
        <w:r>
          <w:rPr>
            <w:vertAlign w:val="superscript"/>
          </w:rPr>
          <w:t xml:space="preserve"> </w:t>
        </w:r>
      </w:ins>
      <w:ins w:id="28" w:author="Kiara Kattler" w:date="2024-10-02T17:31:00Z" w16du:dateUtc="2024-10-02T23:31:00Z">
        <w:del w:id="29" w:author="Kieran Cox" w:date="2024-10-24T08:54:00Z" w16du:dateUtc="2024-10-24T15:54:00Z">
          <w:r w:rsidR="00D64188" w:rsidRPr="008F3C91" w:rsidDel="00917F70">
            <w:rPr>
              <w:vertAlign w:val="superscript"/>
              <w:rPrChange w:id="30" w:author="Kiara Kattler" w:date="2024-10-03T08:08:00Z" w16du:dateUtc="2024-10-03T14:08:00Z">
                <w:rPr/>
              </w:rPrChange>
            </w:rPr>
            <w:delText>4</w:delText>
          </w:r>
        </w:del>
      </w:ins>
      <w:commentRangeStart w:id="31"/>
      <w:ins w:id="32" w:author="Kiara Kattler" w:date="2024-10-02T17:42:00Z" w16du:dateUtc="2024-10-02T23:42:00Z">
        <w:del w:id="33" w:author="Kieran Cox" w:date="2024-10-24T08:54:00Z" w16du:dateUtc="2024-10-24T15:54:00Z">
          <w:r w:rsidR="00AC05CD" w:rsidDel="00917F70">
            <w:delText xml:space="preserve"> </w:delText>
          </w:r>
        </w:del>
        <w:r w:rsidR="00AC05CD">
          <w:t>U</w:t>
        </w:r>
      </w:ins>
      <w:commentRangeEnd w:id="31"/>
      <w:r>
        <w:rPr>
          <w:rStyle w:val="CommentReference"/>
        </w:rPr>
        <w:commentReference w:id="31"/>
      </w:r>
      <w:ins w:id="34" w:author="Kiara Kattler" w:date="2024-10-02T17:42:00Z" w16du:dateUtc="2024-10-02T23:42:00Z">
        <w:r w:rsidR="00AC05CD">
          <w:t>niversity of Alberta</w:t>
        </w:r>
        <w:r w:rsidR="00F773BD">
          <w:t>, Edmonton, Canada</w:t>
        </w:r>
      </w:ins>
      <w:r w:rsidR="006214D6">
        <w:br/>
        <w:t xml:space="preserve">*Corresponding author: </w:t>
      </w:r>
      <w:commentRangeStart w:id="35"/>
      <w:r w:rsidR="006214D6">
        <w:t>Em Lim, em.g.lim13@gmail.com</w:t>
      </w:r>
      <w:commentRangeEnd w:id="35"/>
      <w:r w:rsidR="001C11FA">
        <w:rPr>
          <w:rStyle w:val="CommentReference"/>
        </w:rPr>
        <w:commentReference w:id="35"/>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70C579EC"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w:t>
      </w:r>
      <w:commentRangeStart w:id="36"/>
      <w:r w:rsidRPr="005F1E8D">
        <w:t>drive</w:t>
      </w:r>
      <w:r w:rsidR="005E2FEE">
        <w:t>s</w:t>
      </w:r>
      <w:r w:rsidRPr="005F1E8D">
        <w:t xml:space="preserve"> </w:t>
      </w:r>
      <w:commentRangeEnd w:id="36"/>
      <w:r w:rsidR="00BE39A2">
        <w:rPr>
          <w:rStyle w:val="CommentReference"/>
        </w:rPr>
        <w:commentReference w:id="36"/>
      </w:r>
      <w:r w:rsidRPr="005F1E8D">
        <w:t xml:space="preserve">variability in nutrient availability and thus primary productivity </w:t>
      </w:r>
      <w:commentRangeStart w:id="37"/>
      <w:commentRangeStart w:id="38"/>
      <w:r w:rsidRPr="005F1E8D">
        <w:t xml:space="preserve">and </w:t>
      </w:r>
      <w:commentRangeEnd w:id="37"/>
      <w:r w:rsidR="00A1653F">
        <w:rPr>
          <w:rStyle w:val="CommentReference"/>
        </w:rPr>
        <w:commentReference w:id="37"/>
      </w:r>
      <w:commentRangeEnd w:id="38"/>
      <w:r w:rsidR="00BE39A2">
        <w:rPr>
          <w:rStyle w:val="CommentReference"/>
        </w:rPr>
        <w:commentReference w:id="38"/>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commentRangeStart w:id="39"/>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CND within temperate marine ecosystems</w:t>
      </w:r>
      <w:commentRangeEnd w:id="39"/>
      <w:r w:rsidR="005830AE">
        <w:rPr>
          <w:rStyle w:val="CommentReference"/>
        </w:rPr>
        <w:commentReference w:id="39"/>
      </w:r>
      <w:r w:rsidR="00E53B33" w:rsidRPr="00E53B33">
        <w:t xml:space="preserve">, we quantified </w:t>
      </w:r>
      <w:commentRangeStart w:id="40"/>
      <w:r w:rsidR="00E53B33" w:rsidRPr="00E53B33">
        <w:t xml:space="preserve">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40"/>
      <w:r w:rsidR="00BE39A2">
        <w:rPr>
          <w:rStyle w:val="CommentReference"/>
        </w:rPr>
        <w:commentReference w:id="40"/>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rocky reefs for three years</w:t>
      </w:r>
      <w:ins w:id="41" w:author="Jasmin Schuster" w:date="2024-10-19T15:36:00Z" w16du:dateUtc="2024-10-19T22:36:00Z">
        <w:r w:rsidR="003D1191">
          <w:t>,</w:t>
        </w:r>
      </w:ins>
      <w:r w:rsidR="00E53B33" w:rsidRPr="00E53B33">
        <w:t xml:space="preserve">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42"/>
      <w:commentRangeStart w:id="43"/>
      <w:r w:rsidRPr="005F1E8D">
        <w:t xml:space="preserve">higher within than </w:t>
      </w:r>
      <w:r w:rsidR="003C6B73">
        <w:t>at the edge of</w:t>
      </w:r>
      <w:r w:rsidR="00B61844" w:rsidRPr="005F1E8D">
        <w:t xml:space="preserve"> </w:t>
      </w:r>
      <w:r w:rsidRPr="005F1E8D">
        <w:t>kelp forests</w:t>
      </w:r>
      <w:r w:rsidR="003C6B73">
        <w:t xml:space="preserve">, </w:t>
      </w:r>
      <w:commentRangeStart w:id="44"/>
      <w:r w:rsidR="003C6B73">
        <w:t>~ 5 m away</w:t>
      </w:r>
      <w:r w:rsidRPr="005F1E8D">
        <w:t xml:space="preserve">, </w:t>
      </w:r>
      <w:commentRangeEnd w:id="42"/>
      <w:commentRangeEnd w:id="43"/>
      <w:commentRangeEnd w:id="44"/>
      <w:r w:rsidR="000B124D">
        <w:rPr>
          <w:rStyle w:val="CommentReference"/>
        </w:rPr>
        <w:commentReference w:id="44"/>
      </w:r>
      <w:r w:rsidR="003D1191">
        <w:rPr>
          <w:rStyle w:val="CommentReference"/>
        </w:rPr>
        <w:commentReference w:id="42"/>
      </w:r>
      <w:r w:rsidR="005830AE">
        <w:rPr>
          <w:rStyle w:val="CommentReference"/>
        </w:rPr>
        <w:commentReference w:id="43"/>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and</w:t>
      </w:r>
      <w:ins w:id="45" w:author="Bridget Maher" w:date="2024-10-07T13:52:00Z" w16du:dateUtc="2024-10-07T20:52:00Z">
        <w:r w:rsidR="00915C04" w:rsidRPr="005F1E8D">
          <w:t xml:space="preserve"> </w:t>
        </w:r>
        <w:r w:rsidR="00AF220D">
          <w:t>to a lesser degree</w:t>
        </w:r>
      </w:ins>
      <w:ins w:id="46" w:author="Bridget Maher" w:date="2024-10-07T13:51:00Z" w16du:dateUtc="2024-10-07T20:51:00Z">
        <w:r w:rsidR="00AF220D">
          <w:t xml:space="preserve"> </w:t>
        </w:r>
      </w:ins>
      <w:del w:id="47" w:author="Bridget Maher" w:date="2024-10-07T13:51:00Z" w16du:dateUtc="2024-10-07T20:51:00Z">
        <w:r w:rsidR="00915C04" w:rsidRPr="005F1E8D" w:rsidDel="00AF220D">
          <w:delText xml:space="preserve"> </w:delText>
        </w:r>
        <w:commentRangeStart w:id="48"/>
        <w:r w:rsidR="005A0A94">
          <w:delText xml:space="preserve">weakly </w:delText>
        </w:r>
      </w:del>
      <w:commentRangeEnd w:id="48"/>
      <w:r w:rsidR="005E2687">
        <w:rPr>
          <w:rStyle w:val="CommentReference"/>
        </w:rPr>
        <w:commentReference w:id="48"/>
      </w:r>
      <w:r w:rsidR="00915C04" w:rsidRPr="005F1E8D">
        <w:t xml:space="preserve">animal </w:t>
      </w:r>
      <w:r w:rsidRPr="005F1E8D">
        <w:t>biomass.</w:t>
      </w:r>
      <w:r w:rsidR="005E0538" w:rsidRPr="005F1E8D">
        <w:t xml:space="preserve"> </w:t>
      </w:r>
      <w:commentRangeStart w:id="49"/>
      <w:commentRangeStart w:id="50"/>
      <w:r w:rsidR="00E53B33">
        <w:t>Using caging experiments, we</w:t>
      </w:r>
      <w:r w:rsidR="005E0538" w:rsidRPr="005F1E8D">
        <w:t xml:space="preserve"> </w:t>
      </w:r>
      <w:r w:rsidR="00B61844">
        <w:t xml:space="preserve">found </w:t>
      </w:r>
      <w:commentRangeEnd w:id="49"/>
      <w:r w:rsidR="005D098B">
        <w:rPr>
          <w:rStyle w:val="CommentReference"/>
        </w:rPr>
        <w:commentReference w:id="49"/>
      </w:r>
      <w:commentRangeEnd w:id="50"/>
      <w:r w:rsidR="005D098B">
        <w:rPr>
          <w:rStyle w:val="CommentReference"/>
        </w:rPr>
        <w:commentReference w:id="50"/>
      </w:r>
      <w:r w:rsidR="00B61844">
        <w:t>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ins w:id="51" w:author="Kiara Kattler" w:date="2024-10-02T18:08:00Z" w16du:dateUtc="2024-10-03T00:08:00Z">
        <w:r w:rsidR="00EE37C2">
          <w:rPr>
            <w:iCs/>
          </w:rPr>
          <w:t>one</w:t>
        </w:r>
      </w:ins>
      <w:del w:id="52" w:author="Kiara Kattler" w:date="2024-10-02T18:08:00Z" w16du:dateUtc="2024-10-03T00:08:00Z">
        <w:r w:rsidRPr="005F1E8D">
          <w:rPr>
            <w:iCs/>
          </w:rPr>
          <w:delText>a</w:delText>
        </w:r>
      </w:del>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del w:id="53" w:author="Bridget Maher" w:date="2024-10-07T13:53:00Z" w16du:dateUtc="2024-10-07T20:53:00Z">
        <w:r w:rsidR="003C6B73" w:rsidRPr="003C6B73">
          <w:delText>Consumer-mediated nutrient dynamics</w:delText>
        </w:r>
        <w:r w:rsidR="00B527B0">
          <w:delText xml:space="preserve"> could therefore</w:delText>
        </w:r>
      </w:del>
      <w:ins w:id="54" w:author="Bridget Maher" w:date="2024-10-07T13:53:00Z" w16du:dateUtc="2024-10-07T20:53:00Z">
        <w:r w:rsidR="004B5592">
          <w:t xml:space="preserve">Therefore, </w:t>
        </w:r>
      </w:ins>
      <w:ins w:id="55" w:author="Bridget Maher" w:date="2024-10-13T11:40:00Z" w16du:dateUtc="2024-10-13T18:40:00Z">
        <w:r w:rsidR="00DD00A1">
          <w:t>c</w:t>
        </w:r>
      </w:ins>
      <w:ins w:id="56" w:author="Bridget Maher" w:date="2024-10-07T13:53:00Z" w16du:dateUtc="2024-10-07T20:53:00Z">
        <w:r w:rsidR="004B5592">
          <w:t>onsumer-mediated nutrient dynamics could</w:t>
        </w:r>
      </w:ins>
      <w:r w:rsidR="00B527B0">
        <w:t xml:space="preserve"> drive spatial variation in primary productivity </w:t>
      </w:r>
      <w:commentRangeStart w:id="57"/>
      <w:r w:rsidR="00B527B0">
        <w:t xml:space="preserve">at a range of </w:t>
      </w:r>
      <w:commentRangeEnd w:id="57"/>
      <w:r w:rsidR="005D0D02">
        <w:rPr>
          <w:rStyle w:val="CommentReference"/>
        </w:rPr>
        <w:commentReference w:id="57"/>
      </w:r>
      <w:r w:rsidR="00B527B0">
        <w:t>scale</w:t>
      </w:r>
      <w:r w:rsidR="001E1BD6">
        <w:t>s</w:t>
      </w:r>
      <w:r w:rsidR="00B527B0">
        <w:t xml:space="preserve"> in a way </w:t>
      </w:r>
      <w:del w:id="58" w:author="Bridget Maher" w:date="2024-10-07T13:53:00Z" w16du:dateUtc="2024-10-07T20:53:00Z">
        <w:r w:rsidR="00B527B0">
          <w:delText xml:space="preserve">that was </w:delText>
        </w:r>
      </w:del>
      <w:r w:rsidR="00B527B0">
        <w:t xml:space="preserve">previously thought </w:t>
      </w:r>
      <w:commentRangeStart w:id="59"/>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59"/>
      <w:r w:rsidR="00B94A0D">
        <w:rPr>
          <w:rStyle w:val="CommentReference"/>
        </w:rPr>
        <w:commentReference w:id="59"/>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404DEE6D"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del w:id="60" w:author="Jasmin Schuster" w:date="2024-10-23T17:03:00Z" w16du:dateUtc="2024-10-24T00:03:00Z">
        <w:r w:rsidR="002216A4">
          <w:rPr>
            <w:color w:val="000000"/>
          </w:rPr>
          <w:delText>.</w:delText>
        </w:r>
      </w:del>
      <w:ins w:id="61" w:author="Jasmin Schuster" w:date="2024-10-23T17:03:00Z" w16du:dateUtc="2024-10-24T00:03:00Z">
        <w:r w:rsidR="002216A4">
          <w:rPr>
            <w:color w:val="000000"/>
          </w:rPr>
          <w:t>.</w:t>
        </w:r>
      </w:ins>
      <w:ins w:id="62" w:author="Jasmin Schuster" w:date="2024-10-19T15:41:00Z" w16du:dateUtc="2024-10-19T22:41:00Z">
        <w:r w:rsidR="003D1191">
          <w:rPr>
            <w:color w:val="000000"/>
          </w:rPr>
          <w:t>,</w:t>
        </w:r>
      </w:ins>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del w:id="63" w:author="Emily Leedham" w:date="2024-10-14T16:58:00Z" w16du:dateUtc="2024-10-14T03:58:00Z">
        <w:r w:rsidR="002216A4">
          <w:rPr>
            <w:color w:val="000000"/>
          </w:rPr>
          <w:delText>,</w:delText>
        </w:r>
      </w:del>
      <w:r w:rsidR="00CE5810" w:rsidRPr="005F1E8D">
        <w:rPr>
          <w:color w:val="000000"/>
        </w:rPr>
        <w:t xml:space="preserve"> </w:t>
      </w:r>
      <w:del w:id="64" w:author="Emily Leedham" w:date="2024-10-14T16:58:00Z" w16du:dateUtc="2024-10-14T03:58:00Z">
        <w:r w:rsidR="00CE5810" w:rsidRPr="005F1E8D">
          <w:rPr>
            <w:color w:val="000000"/>
          </w:rPr>
          <w:delText>such as</w:delText>
        </w:r>
        <w:r w:rsidR="00CE5810" w:rsidRPr="005F1E8D" w:rsidDel="00DC055D">
          <w:rPr>
            <w:color w:val="000000"/>
          </w:rPr>
          <w:delText xml:space="preserve"> </w:delText>
        </w:r>
      </w:del>
      <w:ins w:id="65" w:author="Emily Leedham" w:date="2024-10-14T16:58:00Z" w16du:dateUtc="2024-10-14T03:58:00Z">
        <w:r w:rsidR="00DC055D">
          <w:rPr>
            <w:color w:val="000000"/>
          </w:rPr>
          <w:t>(e.</w:t>
        </w:r>
        <w:commentRangeStart w:id="66"/>
        <w:r w:rsidR="00DC055D">
          <w:rPr>
            <w:color w:val="000000"/>
          </w:rPr>
          <w:t>g.</w:t>
        </w:r>
        <w:r w:rsidR="00CE5810" w:rsidRPr="005F1E8D">
          <w:rPr>
            <w:color w:val="000000"/>
          </w:rPr>
          <w:t xml:space="preserve"> </w:t>
        </w:r>
      </w:ins>
      <w:r w:rsidR="00CE5810" w:rsidRPr="005F1E8D">
        <w:rPr>
          <w:color w:val="000000"/>
        </w:rPr>
        <w:t>upwelling</w:t>
      </w:r>
      <w:commentRangeEnd w:id="66"/>
      <w:ins w:id="67" w:author="Emily Leedham" w:date="2024-10-18T13:45:00Z" w16du:dateUtc="2024-10-18T20:45:00Z">
        <w:r w:rsidR="00DC055D">
          <w:rPr>
            <w:rStyle w:val="CommentReference"/>
          </w:rPr>
          <w:commentReference w:id="66"/>
        </w:r>
      </w:ins>
      <w:ins w:id="68" w:author="Emily Leedham" w:date="2024-10-14T16:58:00Z" w16du:dateUtc="2024-10-14T03:58:00Z">
        <w:r w:rsidR="00DC055D">
          <w:rPr>
            <w:color w:val="000000"/>
          </w:rPr>
          <w:t>)</w:t>
        </w:r>
      </w:ins>
      <w:del w:id="69" w:author="Emily Leedham" w:date="2024-10-14T16:58:00Z" w16du:dateUtc="2024-10-14T03:58:00Z">
        <w:r w:rsidR="002216A4">
          <w:rPr>
            <w:color w:val="000000"/>
          </w:rPr>
          <w:delText>,</w:delText>
        </w:r>
      </w:del>
      <w:r w:rsidR="002142F2" w:rsidRPr="005F1E8D">
        <w:rPr>
          <w:color w:val="000000"/>
        </w:rPr>
        <w:t xml:space="preserve"> as drivers of variability in nutrient availability, </w:t>
      </w:r>
      <w:r w:rsidR="00F33E40" w:rsidRPr="005F1E8D">
        <w:rPr>
          <w:color w:val="000000"/>
        </w:rPr>
        <w:t xml:space="preserve">there is now </w:t>
      </w:r>
      <w:r w:rsidR="00F33E40" w:rsidRPr="003D1191">
        <w:rPr>
          <w:color w:val="000000"/>
          <w:highlight w:val="yellow"/>
          <w:rPrChange w:id="70" w:author="Jasmin Schuster" w:date="2024-10-23T17:03:00Z" w16du:dateUtc="2024-10-24T00:03:00Z">
            <w:rPr>
              <w:color w:val="000000"/>
            </w:rPr>
          </w:rPrChange>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71"/>
      <w:commentRangeStart w:id="72"/>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71"/>
      <w:commentRangeEnd w:id="72"/>
      <w:del w:id="73" w:author="Jasmin Schuster" w:date="2024-10-23T17:03:00Z" w16du:dateUtc="2024-10-24T00:03:00Z">
        <w:r w:rsidR="000D41B2" w:rsidRPr="005F1E8D">
          <w:rPr>
            <w:color w:val="000000"/>
          </w:rPr>
          <w:delText>.</w:delText>
        </w:r>
      </w:del>
      <w:r w:rsidR="003D1191">
        <w:rPr>
          <w:rStyle w:val="CommentReference"/>
        </w:rPr>
        <w:commentReference w:id="71"/>
      </w:r>
      <w:r w:rsidR="001078AB">
        <w:rPr>
          <w:rStyle w:val="CommentReference"/>
        </w:rPr>
        <w:commentReference w:id="72"/>
      </w:r>
      <w:ins w:id="74" w:author="Jasmin Schuster" w:date="2024-10-23T17:03:00Z" w16du:dateUtc="2024-10-24T00:03:00Z">
        <w:r w:rsidR="000D41B2" w:rsidRPr="005F1E8D">
          <w:rPr>
            <w:color w:val="000000"/>
          </w:rPr>
          <w:t>.</w:t>
        </w:r>
      </w:ins>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ins w:id="75" w:author="Jasmin Schuster" w:date="2024-10-19T16:02:00Z" w16du:dateUtc="2024-10-19T23:02:00Z">
        <w:del w:id="76" w:author="Kieran Cox" w:date="2024-10-24T09:51:00Z" w16du:dateUtc="2024-10-24T16:51:00Z">
          <w:r w:rsidR="004F21D6" w:rsidDel="005D0D02">
            <w:rPr>
              <w:color w:val="000000"/>
            </w:rPr>
            <w:delText xml:space="preserve"> </w:delText>
          </w:r>
        </w:del>
      </w:ins>
      <w:commentRangeStart w:id="77"/>
      <w:ins w:id="78" w:author="BM_KK_EL_KC Document" w:date="2024-10-23T17:03:00Z" w16du:dateUtc="2024-10-24T00:03:00Z">
        <w:del w:id="79" w:author="Kieran Cox" w:date="2024-10-24T09:51:00Z" w16du:dateUtc="2024-10-24T16:51:00Z">
          <w:r w:rsidDel="005D0D02">
            <w:rPr>
              <w:color w:val="000000"/>
            </w:rPr>
            <w:delText xml:space="preserve">However, the ecological importance of </w:delText>
          </w:r>
          <w:commentRangeStart w:id="80"/>
          <w:r w:rsidDel="005D0D02">
            <w:rPr>
              <w:color w:val="000000"/>
            </w:rPr>
            <w:delText xml:space="preserve">consumer-regenerated nutrients </w:delText>
          </w:r>
          <w:commentRangeEnd w:id="80"/>
          <w:r w:rsidR="00C557A7" w:rsidDel="005D0D02">
            <w:rPr>
              <w:rStyle w:val="CommentReference"/>
            </w:rPr>
            <w:commentReference w:id="80"/>
          </w:r>
          <w:r w:rsidDel="005D0D02">
            <w:rPr>
              <w:color w:val="000000"/>
            </w:rPr>
            <w:delText>across scales remains unclear.</w:delText>
          </w:r>
        </w:del>
      </w:ins>
      <w:ins w:id="81" w:author="Kieran Cox" w:date="2024-10-24T09:50:00Z" w16du:dateUtc="2024-10-24T16:50:00Z">
        <w:r w:rsidR="005D0D02">
          <w:rPr>
            <w:color w:val="000000"/>
          </w:rPr>
          <w:t xml:space="preserve"> </w:t>
        </w:r>
      </w:ins>
      <w:ins w:id="82" w:author="Jasmin Schuster" w:date="2024-10-19T16:02:00Z" w16du:dateUtc="2024-10-19T23:02:00Z">
        <w:r w:rsidR="004F21D6">
          <w:rPr>
            <w:color w:val="000000"/>
          </w:rPr>
          <w:t>Consumers</w:t>
        </w:r>
      </w:ins>
      <w:del w:id="83" w:author="Jasmin Schuster" w:date="2024-10-19T16:02:00Z" w16du:dateUtc="2024-10-19T23:02:00Z">
        <w:r w:rsidR="00F33E40" w:rsidRPr="005F1E8D" w:rsidDel="004F21D6">
          <w:rPr>
            <w:color w:val="000000"/>
          </w:rPr>
          <w:delText xml:space="preserve"> </w:delText>
        </w:r>
      </w:del>
      <w:moveToRangeStart w:id="84" w:author="Jasmin Schuster" w:date="2024-10-19T16:01:00Z" w:name="move180246129"/>
      <w:moveTo w:id="85" w:author="Jasmin Schuster" w:date="2024-10-19T16:01:00Z" w16du:dateUtc="2024-10-19T23:01:00Z">
        <w:del w:id="86" w:author="Jasmin Schuster" w:date="2024-10-19T16:02:00Z" w16du:dateUtc="2024-10-19T23:02:00Z">
          <w:r w:rsidR="004F21D6" w:rsidRPr="005F1E8D" w:rsidDel="004F21D6">
            <w:rPr>
              <w:color w:val="000000"/>
            </w:rPr>
            <w:delText>These animals</w:delText>
          </w:r>
        </w:del>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moveTo>
      <w:moveToRangeEnd w:id="84"/>
      <w:ins w:id="87" w:author="Jasmin Schuster" w:date="2024-10-19T16:03:00Z" w16du:dateUtc="2024-10-19T23:03:00Z">
        <w:r w:rsidR="004F21D6">
          <w:rPr>
            <w:color w:val="000000"/>
          </w:rPr>
          <w:t xml:space="preserve"> </w:t>
        </w:r>
      </w:ins>
      <w:ins w:id="88" w:author="Jasmin Schuster" w:date="2024-10-23T17:03:00Z" w16du:dateUtc="2024-10-24T00:03:00Z">
        <w:r>
          <w:rPr>
            <w:color w:val="000000"/>
          </w:rPr>
          <w:t>However, the ecological importance of consumer-regenerated nutrients across</w:t>
        </w:r>
        <w:commentRangeStart w:id="89"/>
        <w:r>
          <w:rPr>
            <w:color w:val="000000"/>
          </w:rPr>
          <w:t xml:space="preserve"> </w:t>
        </w:r>
      </w:ins>
      <w:commentRangeEnd w:id="89"/>
      <w:r w:rsidR="001078AB">
        <w:rPr>
          <w:rStyle w:val="CommentReference"/>
        </w:rPr>
        <w:commentReference w:id="89"/>
      </w:r>
      <w:ins w:id="90" w:author="Jasmin Schuster" w:date="2024-10-23T17:03:00Z" w16du:dateUtc="2024-10-24T00:03:00Z">
        <w:r>
          <w:rPr>
            <w:color w:val="000000"/>
          </w:rPr>
          <w:t xml:space="preserve">scales </w:t>
        </w:r>
        <w:proofErr w:type="gramStart"/>
        <w:r>
          <w:rPr>
            <w:color w:val="000000"/>
          </w:rPr>
          <w:t>remains</w:t>
        </w:r>
        <w:proofErr w:type="gramEnd"/>
        <w:r>
          <w:rPr>
            <w:color w:val="000000"/>
          </w:rPr>
          <w:t xml:space="preserve"> unclear.</w:t>
        </w:r>
      </w:ins>
      <w:r>
        <w:rPr>
          <w:color w:val="000000"/>
        </w:rPr>
        <w:t xml:space="preserve"> </w:t>
      </w:r>
      <w:commentRangeStart w:id="91"/>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 xml:space="preserve">which </w:t>
      </w:r>
      <w:commentRangeEnd w:id="91"/>
      <w:r w:rsidR="00164680">
        <w:rPr>
          <w:rStyle w:val="CommentReference"/>
        </w:rPr>
        <w:commentReference w:id="91"/>
      </w:r>
      <w:r w:rsidR="00DC4A52" w:rsidRPr="005F1E8D">
        <w:rPr>
          <w:color w:val="000000"/>
        </w:rPr>
        <w:t>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commentRangeEnd w:id="77"/>
      <w:r w:rsidR="005E2687">
        <w:rPr>
          <w:rStyle w:val="CommentReference"/>
        </w:rPr>
        <w:commentReference w:id="77"/>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2E98DE21" w:rsidR="00676581" w:rsidRPr="005F1E8D" w:rsidRDefault="00E428BC">
      <w:pPr>
        <w:pBdr>
          <w:top w:val="nil"/>
          <w:left w:val="nil"/>
          <w:bottom w:val="nil"/>
          <w:right w:val="nil"/>
          <w:between w:val="nil"/>
        </w:pBdr>
        <w:spacing w:line="480" w:lineRule="auto"/>
        <w:ind w:firstLine="720"/>
        <w:rPr>
          <w:color w:val="000000"/>
        </w:rPr>
        <w:pPrChange w:id="92" w:author="Kiara Kattler" w:date="2024-10-23T17:03:00Z" w16du:dateUtc="2024-10-24T00:03:00Z">
          <w:pPr>
            <w:pBdr>
              <w:top w:val="nil"/>
              <w:left w:val="nil"/>
              <w:bottom w:val="nil"/>
              <w:right w:val="nil"/>
              <w:between w:val="nil"/>
            </w:pBdr>
            <w:spacing w:line="480" w:lineRule="auto"/>
          </w:pPr>
        </w:pPrChange>
      </w:pPr>
      <w:commentRangeStart w:id="93"/>
      <w:r w:rsidRPr="005F1E8D">
        <w:rPr>
          <w:color w:val="000000"/>
        </w:rPr>
        <w:t>Diurnal</w:t>
      </w:r>
      <w:commentRangeEnd w:id="93"/>
      <w:r w:rsidR="00164680">
        <w:rPr>
          <w:rStyle w:val="CommentReference"/>
        </w:rPr>
        <w:commentReference w:id="93"/>
      </w:r>
      <w:r w:rsidR="00F92DAE" w:rsidRPr="005F1E8D">
        <w:rPr>
          <w:color w:val="000000"/>
        </w:rPr>
        <w:t xml:space="preserve"> </w:t>
      </w:r>
      <w:r w:rsidR="008651BB" w:rsidRPr="005F1E8D">
        <w:rPr>
          <w:color w:val="000000"/>
        </w:rPr>
        <w:t xml:space="preserve">migrations are </w:t>
      </w:r>
      <w:del w:id="94" w:author="Jasmin Schuster" w:date="2024-10-23T17:03:00Z" w16du:dateUtc="2024-10-24T00:03:00Z">
        <w:r w:rsidR="008651BB" w:rsidRPr="005F1E8D">
          <w:rPr>
            <w:color w:val="000000"/>
          </w:rPr>
          <w:delText>a</w:delText>
        </w:r>
      </w:del>
      <w:ins w:id="95" w:author="Jasmin Schuster" w:date="2024-10-23T17:03:00Z" w16du:dateUtc="2024-10-24T00:03:00Z">
        <w:r w:rsidR="008651BB" w:rsidRPr="005F1E8D">
          <w:rPr>
            <w:color w:val="000000"/>
          </w:rPr>
          <w:t>a</w:t>
        </w:r>
      </w:ins>
      <w:ins w:id="96" w:author="Jasmin Schuster" w:date="2024-10-19T15:46:00Z" w16du:dateUtc="2024-10-19T22:46:00Z">
        <w:r w:rsidR="003D1191">
          <w:rPr>
            <w:color w:val="000000"/>
          </w:rPr>
          <w:t>nother</w:t>
        </w:r>
      </w:ins>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del w:id="97" w:author="Kieran Cox" w:date="2024-10-24T11:36:00Z" w16du:dateUtc="2024-10-24T18:36:00Z">
        <w:r w:rsidR="00676581" w:rsidRPr="005F1E8D" w:rsidDel="00164680">
          <w:rPr>
            <w:color w:val="000000"/>
          </w:rPr>
          <w:delText>substantially</w:delText>
        </w:r>
        <w:r w:rsidR="00066613" w:rsidRPr="005F1E8D" w:rsidDel="00164680">
          <w:rPr>
            <w:color w:val="000000"/>
          </w:rPr>
          <w:delText xml:space="preserve"> </w:delText>
        </w:r>
      </w:del>
      <w:ins w:id="98" w:author="Kieran Cox" w:date="2024-10-24T11:36:00Z" w16du:dateUtc="2024-10-24T18:36:00Z">
        <w:r w:rsidR="00164680">
          <w:rPr>
            <w:color w:val="000000"/>
          </w:rPr>
          <w:t>predominately</w:t>
        </w:r>
        <w:r w:rsidR="00164680" w:rsidRPr="005F1E8D">
          <w:rPr>
            <w:color w:val="000000"/>
          </w:rPr>
          <w:t xml:space="preserve"> </w:t>
        </w:r>
      </w:ins>
      <w:r w:rsidR="00066613" w:rsidRPr="005F1E8D">
        <w:rPr>
          <w:color w:val="000000"/>
        </w:rPr>
        <w:t>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commentRangeStart w:id="99"/>
      <w:commentRangeStart w:id="100"/>
      <w:r w:rsidR="00066613" w:rsidRPr="005F1E8D">
        <w:rPr>
          <w:color w:val="000000"/>
        </w:rPr>
        <w:t xml:space="preserve"> </w:t>
      </w:r>
      <w:commentRangeEnd w:id="99"/>
      <w:r w:rsidR="00360BBF">
        <w:rPr>
          <w:rStyle w:val="CommentReference"/>
        </w:rPr>
        <w:commentReference w:id="99"/>
      </w:r>
      <w:commentRangeEnd w:id="100"/>
      <w:r w:rsidR="001F2BDA">
        <w:rPr>
          <w:rStyle w:val="CommentReference"/>
        </w:rPr>
        <w:commentReference w:id="100"/>
      </w:r>
    </w:p>
    <w:p w14:paraId="59C2088B" w14:textId="2548E19C"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del w:id="101" w:author="Kiara Kattler" w:date="2024-10-03T08:18:00Z" w16du:dateUtc="2024-10-03T14:18:00Z">
        <w:r w:rsidRPr="005F1E8D">
          <w:rPr>
            <w:color w:val="000000"/>
          </w:rPr>
          <w:delText>waters</w:delText>
        </w:r>
      </w:del>
      <w:ins w:id="102" w:author="Kiara Kattler" w:date="2024-10-03T08:18:00Z" w16du:dateUtc="2024-10-03T14:18:00Z">
        <w:r w:rsidR="000D0A14">
          <w:rPr>
            <w:color w:val="000000"/>
          </w:rPr>
          <w:t>oceans</w:t>
        </w:r>
      </w:ins>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del w:id="103" w:author="Bridget Maher" w:date="2024-10-07T13:58:00Z" w16du:dateUtc="2024-10-07T20:58:00Z">
        <w:r w:rsidR="00B874D2" w:rsidRPr="005F1E8D">
          <w:rPr>
            <w:color w:val="000000"/>
          </w:rPr>
          <w:delText xml:space="preserve">thought to </w:delText>
        </w:r>
        <w:r w:rsidR="00E6680F" w:rsidRPr="005F1E8D">
          <w:rPr>
            <w:color w:val="000000"/>
          </w:rPr>
          <w:delText>be</w:delText>
        </w:r>
      </w:del>
      <w:ins w:id="104" w:author="Bridget Maher" w:date="2024-10-07T13:58:00Z" w16du:dateUtc="2024-10-07T20:58:00Z">
        <w:r w:rsidR="00FE56ED">
          <w:rPr>
            <w:color w:val="000000"/>
          </w:rPr>
          <w:t>considered the</w:t>
        </w:r>
      </w:ins>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w:t>
      </w:r>
      <w:ins w:id="105" w:author="Bridget Maher" w:date="2024-10-07T13:58:00Z" w16du:dateUtc="2024-10-07T20:58:00Z">
        <w:r w:rsidR="00B8757C" w:rsidRPr="005F1E8D">
          <w:rPr>
            <w:color w:val="000000"/>
          </w:rPr>
          <w:t xml:space="preserve"> </w:t>
        </w:r>
      </w:ins>
      <w:ins w:id="106" w:author="Bridget Maher" w:date="2024-10-07T14:00:00Z" w16du:dateUtc="2024-10-07T21:00:00Z">
        <w:r w:rsidR="008D43DB">
          <w:rPr>
            <w:color w:val="000000"/>
          </w:rPr>
          <w:t>small-</w:t>
        </w:r>
      </w:ins>
      <w:ins w:id="107" w:author="Bridget Maher" w:date="2024-10-07T13:58:00Z" w16du:dateUtc="2024-10-07T20:58:00Z">
        <w:r w:rsidR="00430FF1">
          <w:rPr>
            <w:color w:val="000000"/>
          </w:rPr>
          <w:t>scale nutrient variation</w:t>
        </w:r>
        <w:r w:rsidR="008F43CB">
          <w:rPr>
            <w:color w:val="000000"/>
          </w:rPr>
          <w:t xml:space="preserve"> i</w:t>
        </w:r>
        <w:commentRangeStart w:id="108"/>
        <w:r w:rsidR="008F43CB">
          <w:rPr>
            <w:color w:val="000000"/>
          </w:rPr>
          <w:t>s limited by</w:t>
        </w:r>
      </w:ins>
      <w:del w:id="109" w:author="Bridget Maher" w:date="2024-10-07T14:00:00Z" w16du:dateUtc="2024-10-07T21:00:00Z">
        <w:r w:rsidR="00B8757C" w:rsidRPr="005F1E8D" w:rsidDel="008D43DB">
          <w:rPr>
            <w:color w:val="000000"/>
          </w:rPr>
          <w:delText xml:space="preserve"> </w:delText>
        </w:r>
      </w:del>
      <w:del w:id="110" w:author="Bridget Maher" w:date="2024-10-07T13:59:00Z" w16du:dateUtc="2024-10-07T20:59:00Z">
        <w:r w:rsidR="00B8757C" w:rsidRPr="005F1E8D">
          <w:rPr>
            <w:color w:val="000000"/>
          </w:rPr>
          <w:delText>h</w:delText>
        </w:r>
        <w:r w:rsidR="00B874D2" w:rsidRPr="005F1E8D">
          <w:rPr>
            <w:color w:val="000000"/>
          </w:rPr>
          <w:delText>igh water flow due to</w:delText>
        </w:r>
      </w:del>
      <w:r w:rsidR="00B874D2" w:rsidRPr="005F1E8D">
        <w:rPr>
          <w:color w:val="000000"/>
        </w:rPr>
        <w:t xml:space="preserve"> currents</w:t>
      </w:r>
      <w:commentRangeEnd w:id="108"/>
      <w:r w:rsidR="00FF4CE3">
        <w:rPr>
          <w:rStyle w:val="CommentReference"/>
        </w:rPr>
        <w:commentReference w:id="108"/>
      </w:r>
      <w:r w:rsidR="00B874D2" w:rsidRPr="005F1E8D">
        <w:rPr>
          <w:color w:val="000000"/>
        </w:rPr>
        <w:t>, tides, and wave action</w:t>
      </w:r>
      <w:ins w:id="111" w:author="Bridget Maher" w:date="2024-10-07T13:59:00Z" w16du:dateUtc="2024-10-07T20:59:00Z">
        <w:r w:rsidR="008F43CB">
          <w:rPr>
            <w:color w:val="000000"/>
          </w:rPr>
          <w:t xml:space="preserve"> </w:t>
        </w:r>
      </w:ins>
      <w:del w:id="112" w:author="Bridget Maher" w:date="2024-10-07T13:59:00Z" w16du:dateUtc="2024-10-07T20:59:00Z">
        <w:r w:rsidR="00B874D2" w:rsidRPr="005F1E8D">
          <w:rPr>
            <w:color w:val="000000"/>
          </w:rPr>
          <w:delText xml:space="preserve"> are </w:delText>
        </w:r>
        <w:r w:rsidR="002624C3">
          <w:rPr>
            <w:color w:val="000000"/>
          </w:rPr>
          <w:delText>believed</w:delText>
        </w:r>
        <w:r w:rsidR="002624C3" w:rsidRPr="005F1E8D">
          <w:rPr>
            <w:color w:val="000000"/>
          </w:rPr>
          <w:delText xml:space="preserve"> </w:delText>
        </w:r>
        <w:r w:rsidR="00B874D2" w:rsidRPr="005F1E8D">
          <w:rPr>
            <w:color w:val="000000"/>
          </w:rPr>
          <w:delText xml:space="preserve">to limit small-scale </w:delText>
        </w:r>
        <w:r w:rsidRPr="005F1E8D">
          <w:rPr>
            <w:color w:val="000000"/>
          </w:rPr>
          <w:delText xml:space="preserve">nutrient </w:delText>
        </w:r>
        <w:r w:rsidR="00B874D2" w:rsidRPr="005F1E8D">
          <w:rPr>
            <w:color w:val="000000"/>
          </w:rPr>
          <w:delText xml:space="preserve">variation </w:delText>
        </w:r>
      </w:del>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 xml:space="preserve">(10 to 100 </w:t>
      </w:r>
      <w:commentRangeStart w:id="113"/>
      <w:r w:rsidR="00E53B33">
        <w:rPr>
          <w:color w:val="000000"/>
        </w:rPr>
        <w:t>km</w:t>
      </w:r>
      <w:commentRangeEnd w:id="113"/>
      <w:r w:rsidR="00A36A36">
        <w:rPr>
          <w:rStyle w:val="CommentReference"/>
        </w:rPr>
        <w:commentReference w:id="113"/>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14"/>
      <w:r w:rsidR="00E53B33" w:rsidRPr="00E53B33">
        <w:rPr>
          <w:color w:val="000000"/>
        </w:rPr>
        <w:t>For example</w:t>
      </w:r>
      <w:commentRangeEnd w:id="114"/>
      <w:r w:rsidR="001D5081">
        <w:rPr>
          <w:rStyle w:val="CommentReference"/>
        </w:rPr>
        <w:commentReference w:id="114"/>
      </w:r>
      <w:r w:rsidR="00E53B33" w:rsidRPr="00E53B33">
        <w:rPr>
          <w:color w:val="000000"/>
        </w:rPr>
        <w:t xml:space="preserve">, the amount of </w:t>
      </w:r>
      <w:commentRangeStart w:id="115"/>
      <w:r w:rsidR="00E53B33" w:rsidRPr="00E53B33">
        <w:rPr>
          <w:color w:val="000000"/>
        </w:rPr>
        <w:t>nitrogen</w:t>
      </w:r>
      <w:commentRangeEnd w:id="115"/>
      <w:r w:rsidR="00DD00A1">
        <w:rPr>
          <w:rStyle w:val="CommentReference"/>
        </w:rPr>
        <w:commentReference w:id="115"/>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w:t>
      </w:r>
      <w:r w:rsidR="00E53B33" w:rsidRPr="00E53B33">
        <w:rPr>
          <w:color w:val="000000"/>
        </w:rPr>
        <w:lastRenderedPageBreak/>
        <w:t>exposed shoreline</w:t>
      </w:r>
      <w:r w:rsidR="002624C3">
        <w:rPr>
          <w:color w:val="000000"/>
        </w:rPr>
        <w:t>s</w:t>
      </w:r>
      <w:r w:rsidR="00E53B33" w:rsidRPr="00E53B33">
        <w:rPr>
          <w:color w:val="000000"/>
        </w:rPr>
        <w:t xml:space="preserve">, </w:t>
      </w:r>
      <w:del w:id="116" w:author="unknown" w:date="2024-10-18T13:45:00Z" w16du:dateUtc="2024-10-18T20:45:00Z">
        <w:r w:rsidR="00E53B33" w:rsidRPr="00E53B33">
          <w:rPr>
            <w:color w:val="000000"/>
          </w:rPr>
          <w:delText>mussels</w:delText>
        </w:r>
      </w:del>
      <w:ins w:id="117" w:author="Bridget Maher" w:date="2024-10-18T13:43:00Z" w16du:dateUtc="2024-10-18T20:43:00Z">
        <w:r w:rsidR="00E53B33" w:rsidRPr="00E53B33">
          <w:rPr>
            <w:color w:val="000000"/>
          </w:rPr>
          <w:t>mussel</w:t>
        </w:r>
      </w:ins>
      <w:ins w:id="118" w:author="Bridget Maher" w:date="2024-10-13T11:47:00Z" w16du:dateUtc="2024-10-13T18:47:00Z">
        <w:r w:rsidR="00DD00A1">
          <w:rPr>
            <w:color w:val="000000"/>
          </w:rPr>
          <w:t xml:space="preserve"> beds</w:t>
        </w:r>
      </w:ins>
      <w:del w:id="119" w:author="Bridget Maher" w:date="2024-10-13T11:47:00Z" w16du:dateUtc="2024-10-13T18:47:00Z">
        <w:r w:rsidR="00E53B33" w:rsidRPr="00E53B33" w:rsidDel="00DD00A1">
          <w:rPr>
            <w:color w:val="000000"/>
          </w:rPr>
          <w:delText>s</w:delText>
        </w:r>
      </w:del>
      <w:del w:id="120" w:author="Bridget Maher" w:date="2024-10-18T13:43:00Z" w16du:dateUtc="2024-10-18T20:43:00Z">
        <w:r w:rsidR="00E53B33" w:rsidRPr="00E53B33">
          <w:rPr>
            <w:color w:val="000000"/>
          </w:rPr>
          <w:delText>mussels</w:delText>
        </w:r>
      </w:del>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increasing </w:t>
      </w:r>
      <w:del w:id="121" w:author="Bridget Maher" w:date="2024-10-13T11:47:00Z" w16du:dateUtc="2024-10-13T18:47:00Z">
        <w:r w:rsidR="00E53B33" w:rsidRPr="00E53B33">
          <w:rPr>
            <w:color w:val="000000"/>
          </w:rPr>
          <w:delText xml:space="preserve">the concentration of </w:delText>
        </w:r>
      </w:del>
      <w:del w:id="122" w:author="unknown" w:date="2024-10-18T13:45:00Z" w16du:dateUtc="2024-10-18T20:45:00Z">
        <w:r w:rsidR="00E53B33" w:rsidRPr="00E53B33">
          <w:rPr>
            <w:color w:val="000000"/>
          </w:rPr>
          <w:delText>nitrogen</w:delText>
        </w:r>
      </w:del>
      <w:del w:id="123" w:author="Bridget Maher" w:date="2024-10-13T11:47:00Z" w16du:dateUtc="2024-10-13T18:47:00Z">
        <w:r w:rsidR="00E53B33" w:rsidRPr="00E53B33" w:rsidDel="00DD00A1">
          <w:rPr>
            <w:color w:val="000000"/>
          </w:rPr>
          <w:delText>nitroge</w:delText>
        </w:r>
      </w:del>
      <w:ins w:id="124" w:author="Bridget Maher" w:date="2024-10-13T11:47:00Z" w16du:dateUtc="2024-10-13T18:47:00Z">
        <w:r w:rsidR="00DD00A1">
          <w:rPr>
            <w:color w:val="000000"/>
          </w:rPr>
          <w:t>nitrogen concentratio</w:t>
        </w:r>
      </w:ins>
      <w:ins w:id="125" w:author="Bridget Maher" w:date="2024-10-13T11:49:00Z" w16du:dateUtc="2024-10-13T18:49:00Z">
        <w:r w:rsidR="00DD00A1">
          <w:rPr>
            <w:color w:val="000000"/>
          </w:rPr>
          <w:t>n</w:t>
        </w:r>
      </w:ins>
      <w:del w:id="126" w:author="Bridget Maher" w:date="2024-10-13T11:47:00Z" w16du:dateUtc="2024-10-13T18:47:00Z">
        <w:r w:rsidR="00E53B33" w:rsidRPr="00E53B33" w:rsidDel="00DD00A1">
          <w:rPr>
            <w:color w:val="000000"/>
          </w:rPr>
          <w:delText>n</w:delText>
        </w:r>
      </w:del>
      <w:del w:id="127" w:author="Bridget Maher" w:date="2024-10-18T13:43:00Z" w16du:dateUtc="2024-10-18T20:43:00Z">
        <w:r w:rsidR="00E53B33" w:rsidRPr="00E53B33">
          <w:rPr>
            <w:color w:val="000000"/>
          </w:rPr>
          <w:delText>nitrogen</w:delText>
        </w:r>
      </w:del>
      <w:del w:id="128" w:author="BM_KK_EL_KC Document" w:date="2024-10-23T17:03:00Z" w16du:dateUtc="2024-10-24T00:03:00Z">
        <w:r w:rsidR="00E53B33" w:rsidRPr="00E53B33">
          <w:rPr>
            <w:color w:val="000000"/>
          </w:rPr>
          <w:delText>nitrogen</w:delText>
        </w:r>
      </w:del>
      <w:r w:rsidR="00E53B33" w:rsidRPr="00E53B33">
        <w:rPr>
          <w:color w:val="000000"/>
        </w:rPr>
        <w:t xml:space="preserve"> in the water column directly </w:t>
      </w:r>
      <w:ins w:id="129" w:author="Bridget Maher" w:date="2024-10-13T11:47:00Z" w16du:dateUtc="2024-10-13T18:47:00Z">
        <w:r w:rsidR="00DD00A1">
          <w:rPr>
            <w:color w:val="000000"/>
          </w:rPr>
          <w:t xml:space="preserve">above </w:t>
        </w:r>
      </w:ins>
      <w:del w:id="130" w:author="Bridget Maher" w:date="2024-10-13T11:47:00Z" w16du:dateUtc="2024-10-13T18:47:00Z">
        <w:r w:rsidR="00E53B33" w:rsidRPr="00E53B33">
          <w:rPr>
            <w:color w:val="000000"/>
          </w:rPr>
          <w:delText>over the beds</w:delText>
        </w:r>
        <w:r w:rsidR="00E53B33">
          <w:rPr>
            <w:color w:val="000000"/>
          </w:rPr>
          <w:delText xml:space="preserve"> </w:delText>
        </w:r>
      </w:del>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commentRangeStart w:id="131"/>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commentRangeEnd w:id="131"/>
      <w:r w:rsidR="004E5043">
        <w:rPr>
          <w:rStyle w:val="CommentReference"/>
        </w:rPr>
        <w:commentReference w:id="131"/>
      </w:r>
      <w:r w:rsidR="00B40590" w:rsidRPr="005F1E8D">
        <w:rPr>
          <w:color w:val="000000"/>
        </w:rPr>
        <w:t>.</w:t>
      </w:r>
    </w:p>
    <w:p w14:paraId="565442B3" w14:textId="122DE322"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ins w:id="132" w:author="Bridget Maher" w:date="2024-10-13T11:52:00Z" w16du:dateUtc="2024-10-13T18:52:00Z">
        <w:r w:rsidR="00F50DBA">
          <w:rPr>
            <w:color w:val="000000"/>
          </w:rPr>
          <w:t xml:space="preserve"> </w:t>
        </w:r>
      </w:ins>
      <w:del w:id="133" w:author="Bridget Maher" w:date="2024-10-13T11:52:00Z" w16du:dateUtc="2024-10-13T18:52:00Z">
        <w:r>
          <w:rPr>
            <w:color w:val="000000"/>
          </w:rPr>
          <w:delText xml:space="preserve"> charismatic </w:delText>
        </w:r>
      </w:del>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commentRangeStart w:id="134"/>
      <w:r w:rsidR="00A36A0B" w:rsidRPr="005F1E8D">
        <w:rPr>
          <w:color w:val="000000"/>
        </w:rPr>
        <w:t>.</w:t>
      </w:r>
      <w:r w:rsidR="00481673" w:rsidRPr="005F1E8D">
        <w:rPr>
          <w:color w:val="000000"/>
        </w:rPr>
        <w:t xml:space="preserve"> </w:t>
      </w:r>
      <w:commentRangeEnd w:id="134"/>
      <w:r w:rsidR="004F21D6">
        <w:rPr>
          <w:rStyle w:val="CommentReference"/>
        </w:rPr>
        <w:commentReference w:id="134"/>
      </w:r>
      <w:moveFromRangeStart w:id="135" w:author="Jasmin Schuster" w:date="2024-10-19T16:01:00Z" w:name="move180246129"/>
      <w:moveFrom w:id="136" w:author="Jasmin Schuster" w:date="2024-10-19T16:01:00Z" w16du:dateUtc="2024-10-19T23:01:00Z">
        <w:del w:id="137" w:author="Jasmin Schuster" w:date="2024-10-19T16:05:00Z" w16du:dateUtc="2024-10-19T23:05:00Z">
          <w:r w:rsidR="00AD64D7" w:rsidRPr="005F1E8D" w:rsidDel="004F21D6">
            <w:rPr>
              <w:color w:val="000000"/>
            </w:rPr>
            <w:delText>These animals excrete metabolic waste in the form of ammonium (NH</w:delText>
          </w:r>
          <w:r w:rsidR="00AD64D7" w:rsidRPr="005F1E8D" w:rsidDel="004F21D6">
            <w:rPr>
              <w:rFonts w:ascii="Cambria Math" w:hAnsi="Cambria Math" w:cs="Cambria Math"/>
              <w:color w:val="000000"/>
            </w:rPr>
            <w:delText>₄⁺</w:delText>
          </w:r>
          <w:r w:rsidR="00AD64D7" w:rsidRPr="005F1E8D" w:rsidDel="004F21D6">
            <w:rPr>
              <w:color w:val="000000"/>
            </w:rPr>
            <w:delText>), which is preferentially taken up by primary producers over other forms of nitrogen like</w:delText>
          </w:r>
        </w:del>
      </w:moveFrom>
      <w:del w:id="138" w:author="Kiara Kattler" w:date="2024-10-03T08:34:00Z" w16du:dateUtc="2024-10-03T14:34:00Z">
        <w:r w:rsidR="00AD64D7" w:rsidRPr="005F1E8D" w:rsidDel="0056137A">
          <w:rPr>
            <w:color w:val="000000"/>
          </w:rPr>
          <w:delText xml:space="preserve"> </w:delText>
        </w:r>
      </w:del>
      <w:ins w:id="139" w:author="Kiara Kattler" w:date="2024-10-03T08:34:00Z" w16du:dateUtc="2024-10-03T14:34:00Z">
        <w:del w:id="140" w:author="Kieran Cox" w:date="2024-10-24T11:43:00Z" w16du:dateUtc="2024-10-24T18:43:00Z">
          <w:r w:rsidR="0056137A" w:rsidDel="00FF4CE3">
            <w:rPr>
              <w:color w:val="000000"/>
            </w:rPr>
            <w:delText>such as</w:delText>
          </w:r>
        </w:del>
      </w:ins>
      <w:moveFrom w:id="141" w:author="Jasmin Schuster" w:date="2024-10-19T16:01:00Z" w16du:dateUtc="2024-10-19T23:01:00Z">
        <w:ins w:id="142" w:author="Kiara Kattler" w:date="2024-10-03T08:34:00Z" w16du:dateUtc="2024-10-03T14:34:00Z">
          <w:del w:id="143" w:author="Jasmin Schuster" w:date="2024-10-19T16:05:00Z" w16du:dateUtc="2024-10-19T23:05:00Z">
            <w:r w:rsidR="00AD64D7" w:rsidRPr="005F1E8D" w:rsidDel="004F21D6">
              <w:rPr>
                <w:color w:val="000000"/>
              </w:rPr>
              <w:delText xml:space="preserve"> </w:delText>
            </w:r>
          </w:del>
        </w:ins>
        <w:del w:id="144" w:author="Jasmin Schuster" w:date="2024-10-19T16:05:00Z" w16du:dateUtc="2024-10-19T23:05:00Z">
          <w:r w:rsidR="00AD64D7" w:rsidRPr="005F1E8D" w:rsidDel="004F21D6">
            <w:rPr>
              <w:color w:val="000000"/>
            </w:rPr>
            <w:delText>nitrate and nitrite</w:delText>
          </w:r>
          <w:r w:rsidR="00677F1B" w:rsidRPr="005F1E8D" w:rsidDel="004F21D6">
            <w:rPr>
              <w:color w:val="000000"/>
            </w:rPr>
            <w:delText xml:space="preserve"> </w:delText>
          </w:r>
          <w:r w:rsidR="00677F1B" w:rsidRPr="005F1E8D" w:rsidDel="004F21D6">
            <w:rPr>
              <w:color w:val="000000"/>
            </w:rPr>
            <w:fldChar w:fldCharType="begin"/>
          </w:r>
          <w:r w:rsidR="00677F1B"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677F1B" w:rsidRPr="005F1E8D" w:rsidDel="004F21D6">
            <w:rPr>
              <w:color w:val="000000"/>
            </w:rPr>
            <w:fldChar w:fldCharType="separate"/>
          </w:r>
          <w:r w:rsidR="00677F1B" w:rsidRPr="005F1E8D" w:rsidDel="004F21D6">
            <w:rPr>
              <w:noProof/>
              <w:color w:val="000000"/>
            </w:rPr>
            <w:delText>(Lobban and Harrison, 1994; Phillips and Hurd, 2004)</w:delText>
          </w:r>
          <w:r w:rsidR="00677F1B" w:rsidRPr="005F1E8D" w:rsidDel="004F21D6">
            <w:rPr>
              <w:color w:val="000000"/>
            </w:rPr>
            <w:fldChar w:fldCharType="end"/>
          </w:r>
          <w:r w:rsidR="00AD64D7" w:rsidRPr="005F1E8D" w:rsidDel="004F21D6">
            <w:rPr>
              <w:color w:val="000000"/>
            </w:rPr>
            <w:delText xml:space="preserve">. </w:delText>
          </w:r>
        </w:del>
      </w:moveFrom>
      <w:moveFromRangeEnd w:id="135"/>
      <w:del w:id="145" w:author="Jasmin Schuster" w:date="2024-10-23T17:03:00Z" w16du:dateUtc="2024-10-24T00:03:00Z">
        <w:r w:rsidR="00E53B33" w:rsidRPr="00E53B33">
          <w:rPr>
            <w:color w:val="000000"/>
          </w:rPr>
          <w:delText>The</w:delText>
        </w:r>
      </w:del>
      <w:del w:id="146" w:author="Jasmin Schuster" w:date="2024-10-19T16:05:00Z" w16du:dateUtc="2024-10-19T23:05:00Z">
        <w:r w:rsidR="00E53B33" w:rsidRPr="00E53B33" w:rsidDel="004F21D6">
          <w:rPr>
            <w:color w:val="000000"/>
          </w:rPr>
          <w:delText xml:space="preserve">The </w:delText>
        </w:r>
      </w:del>
      <w:ins w:id="147" w:author="Jasmin Schuster" w:date="2024-10-19T16:05:00Z" w16du:dateUtc="2024-10-19T23:05:00Z">
        <w:del w:id="148" w:author="Jasmin Schuster" w:date="2024-10-19T16:01:00Z" w16du:dateUtc="2024-10-19T23:01:00Z">
          <w:r w:rsidR="004F21D6" w:rsidRPr="005F1E8D" w:rsidDel="004F21D6">
            <w:rPr>
              <w:color w:val="000000"/>
            </w:rPr>
            <w:delText>These animals excrete metabolic waste in the form of ammonium (NH</w:delText>
          </w:r>
          <w:r w:rsidR="004F21D6" w:rsidRPr="005F1E8D" w:rsidDel="004F21D6">
            <w:rPr>
              <w:rFonts w:ascii="Cambria Math" w:hAnsi="Cambria Math" w:cs="Cambria Math"/>
              <w:color w:val="000000"/>
            </w:rPr>
            <w:delText>₄⁺</w:delText>
          </w:r>
          <w:r w:rsidR="004F21D6" w:rsidRPr="005F1E8D" w:rsidDel="004F21D6">
            <w:rPr>
              <w:color w:val="000000"/>
            </w:rPr>
            <w:delText xml:space="preserve">), which is preferentially taken up by primary producers over other forms of nitrogen like nitrate and nitrite </w:delText>
          </w:r>
          <w:r w:rsidR="004F21D6" w:rsidRPr="005F1E8D" w:rsidDel="004F21D6">
            <w:rPr>
              <w:color w:val="000000"/>
            </w:rPr>
            <w:fldChar w:fldCharType="begin"/>
          </w:r>
          <w:r w:rsidR="004F21D6"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4F21D6" w:rsidRPr="005F1E8D" w:rsidDel="004F21D6">
            <w:rPr>
              <w:color w:val="000000"/>
            </w:rPr>
            <w:fldChar w:fldCharType="separate"/>
          </w:r>
          <w:r w:rsidR="004F21D6" w:rsidRPr="005F1E8D" w:rsidDel="004F21D6">
            <w:rPr>
              <w:noProof/>
              <w:color w:val="000000"/>
            </w:rPr>
            <w:delText>(Lobban and Harrison, 1994; Phillips and Hurd, 2004)</w:delText>
          </w:r>
          <w:r w:rsidR="004F21D6" w:rsidRPr="005F1E8D" w:rsidDel="004F21D6">
            <w:rPr>
              <w:color w:val="000000"/>
            </w:rPr>
            <w:fldChar w:fldCharType="end"/>
          </w:r>
        </w:del>
      </w:ins>
      <w:ins w:id="149" w:author="Jasmin Schuster" w:date="2024-10-19T16:06:00Z" w16du:dateUtc="2024-10-19T23:06:00Z">
        <w:r w:rsidR="004F21D6">
          <w:rPr>
            <w:color w:val="000000"/>
          </w:rPr>
          <w:t>Heightened ammonia excretion from the</w:t>
        </w:r>
      </w:ins>
      <w:ins w:id="150" w:author="Jasmin Schuster" w:date="2024-10-19T16:05:00Z" w16du:dateUtc="2024-10-19T23:05:00Z">
        <w:r w:rsidR="004F21D6">
          <w:rPr>
            <w:color w:val="000000"/>
          </w:rPr>
          <w:t xml:space="preserve"> </w:t>
        </w:r>
      </w:ins>
      <w:r w:rsidR="00752F86">
        <w:rPr>
          <w:color w:val="000000"/>
        </w:rPr>
        <w:t>high</w:t>
      </w:r>
      <w:r w:rsidR="00752F86" w:rsidRPr="00E53B33">
        <w:rPr>
          <w:color w:val="000000"/>
        </w:rPr>
        <w:t xml:space="preserve"> </w:t>
      </w:r>
      <w:r w:rsidR="00E53B33" w:rsidRPr="00E53B33">
        <w:rPr>
          <w:color w:val="000000"/>
        </w:rPr>
        <w:t xml:space="preserve">biomass and biodiversity </w:t>
      </w:r>
      <w:del w:id="151" w:author="Bridget Maher" w:date="2024-10-13T11:57:00Z" w16du:dateUtc="2024-10-13T18:57:00Z">
        <w:r w:rsidR="00752F86">
          <w:rPr>
            <w:color w:val="000000"/>
          </w:rPr>
          <w:delText>found</w:delText>
        </w:r>
        <w:r w:rsidR="00E53B33" w:rsidRPr="00E53B33">
          <w:rPr>
            <w:color w:val="000000"/>
          </w:rPr>
          <w:delText xml:space="preserve"> with</w:delText>
        </w:r>
      </w:del>
      <w:r w:rsidR="00E53B33" w:rsidRPr="00E53B33">
        <w:rPr>
          <w:color w:val="000000"/>
        </w:rPr>
        <w:t xml:space="preserve">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del w:id="152" w:author="Jasmin Schuster" w:date="2024-10-23T17:03:00Z" w16du:dateUtc="2024-10-24T00:03:00Z">
        <w:r w:rsidR="008B1EB6" w:rsidRPr="005F1E8D">
          <w:rPr>
            <w:color w:val="000000"/>
          </w:rPr>
          <w:delText xml:space="preserve">, </w:delText>
        </w:r>
      </w:del>
      <w:ins w:id="153" w:author="Jasmin Schuster" w:date="2024-10-19T16:09:00Z" w16du:dateUtc="2024-10-19T23:09:00Z">
        <w:r w:rsidR="004F21D6">
          <w:rPr>
            <w:color w:val="000000"/>
          </w:rPr>
          <w:t xml:space="preserve"> </w:t>
        </w:r>
        <w:commentRangeStart w:id="154"/>
        <w:r w:rsidR="004F21D6">
          <w:rPr>
            <w:color w:val="000000"/>
          </w:rPr>
          <w:t>(in the form of nitrate or ammonium)</w:t>
        </w:r>
      </w:ins>
      <w:ins w:id="155" w:author="Jasmin Schuster" w:date="2024-10-23T17:03:00Z" w16du:dateUtc="2024-10-24T00:03:00Z">
        <w:r w:rsidR="008B1EB6" w:rsidRPr="005F1E8D">
          <w:rPr>
            <w:color w:val="000000"/>
          </w:rPr>
          <w:t xml:space="preserve">, </w:t>
        </w:r>
        <w:commentRangeEnd w:id="154"/>
        <w:r w:rsidR="004F21D6">
          <w:rPr>
            <w:rStyle w:val="CommentReference"/>
          </w:rPr>
          <w:commentReference w:id="154"/>
        </w:r>
      </w:ins>
      <w:r w:rsidR="008B1EB6" w:rsidRPr="005F1E8D">
        <w:rPr>
          <w:color w:val="000000"/>
        </w:rPr>
        <w:t>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xml:space="preserve">. These </w:t>
      </w:r>
      <w:del w:id="156" w:author="unknown" w:date="2024-10-18T13:45:00Z" w16du:dateUtc="2024-10-18T20:45:00Z">
        <w:r w:rsidR="002C320F" w:rsidRPr="005F1E8D">
          <w:rPr>
            <w:color w:val="000000"/>
          </w:rPr>
          <w:delText>kelps</w:delText>
        </w:r>
      </w:del>
      <w:ins w:id="157" w:author="Bridget Maher" w:date="2024-10-18T13:43:00Z" w16du:dateUtc="2024-10-18T20:43:00Z">
        <w:r w:rsidR="002C320F" w:rsidRPr="005F1E8D">
          <w:rPr>
            <w:color w:val="000000"/>
          </w:rPr>
          <w:t>kelp</w:t>
        </w:r>
      </w:ins>
      <w:ins w:id="158" w:author="Bridget Maher" w:date="2024-10-13T11:58:00Z" w16du:dateUtc="2024-10-13T18:58:00Z">
        <w:r w:rsidR="00255188">
          <w:rPr>
            <w:color w:val="000000"/>
          </w:rPr>
          <w:t>s</w:t>
        </w:r>
      </w:ins>
      <w:del w:id="159" w:author="Bridget Maher" w:date="2024-10-13T11:57:00Z" w16du:dateUtc="2024-10-13T18:57:00Z">
        <w:r w:rsidR="002C320F" w:rsidRPr="005F1E8D" w:rsidDel="00255188">
          <w:rPr>
            <w:color w:val="000000"/>
          </w:rPr>
          <w:delText>s</w:delText>
        </w:r>
      </w:del>
      <w:del w:id="160" w:author="Bridget Maher" w:date="2024-10-18T13:43:00Z" w16du:dateUtc="2024-10-18T20:43:00Z">
        <w:r w:rsidR="002C320F" w:rsidRPr="005F1E8D">
          <w:rPr>
            <w:color w:val="000000"/>
          </w:rPr>
          <w:delText>kelps</w:delText>
        </w:r>
      </w:del>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ins w:id="161" w:author="Bridget Maher" w:date="2024-10-13T11:59:00Z" w16du:dateUtc="2024-10-13T18:59:00Z">
        <w:r w:rsidR="00255188">
          <w:rPr>
            <w:color w:val="000000"/>
          </w:rPr>
          <w:t xml:space="preserve"> and</w:t>
        </w:r>
      </w:ins>
      <w:del w:id="162" w:author="Bridget Maher" w:date="2024-10-13T11:59:00Z" w16du:dateUtc="2024-10-13T18:59:00Z">
        <w:r w:rsidR="002C320F" w:rsidRPr="005F1E8D">
          <w:rPr>
            <w:color w:val="000000"/>
          </w:rPr>
          <w:delText xml:space="preserve">, </w:delText>
        </w:r>
        <w:r w:rsidR="008B1EB6" w:rsidRPr="005F1E8D">
          <w:rPr>
            <w:color w:val="000000"/>
          </w:rPr>
          <w:delText>also</w:delText>
        </w:r>
      </w:del>
      <w:r w:rsidR="008B1EB6" w:rsidRPr="005F1E8D">
        <w:rPr>
          <w:color w:val="000000"/>
        </w:rPr>
        <w:t xml:space="preserve"> </w:t>
      </w:r>
      <w:del w:id="163" w:author="unknown" w:date="2024-10-18T13:45:00Z" w16du:dateUtc="2024-10-18T20:45:00Z">
        <w:r w:rsidR="008B1EB6" w:rsidRPr="005F1E8D">
          <w:rPr>
            <w:color w:val="000000"/>
          </w:rPr>
          <w:delText>contributing</w:delText>
        </w:r>
      </w:del>
      <w:ins w:id="164" w:author="Bridget Maher" w:date="2024-10-18T13:43:00Z" w16du:dateUtc="2024-10-18T20:43:00Z">
        <w:r w:rsidR="008B1EB6" w:rsidRPr="005F1E8D">
          <w:rPr>
            <w:color w:val="000000"/>
          </w:rPr>
          <w:t>contribut</w:t>
        </w:r>
      </w:ins>
      <w:ins w:id="165" w:author="Bridget Maher" w:date="2024-10-13T11:59:00Z" w16du:dateUtc="2024-10-13T18:59:00Z">
        <w:r w:rsidR="00255188">
          <w:rPr>
            <w:color w:val="000000"/>
          </w:rPr>
          <w:t xml:space="preserve">e </w:t>
        </w:r>
      </w:ins>
      <w:del w:id="166" w:author="Bridget Maher" w:date="2024-10-13T11:59:00Z" w16du:dateUtc="2024-10-13T18:59:00Z">
        <w:r w:rsidR="008B1EB6" w:rsidRPr="005F1E8D" w:rsidDel="00255188">
          <w:rPr>
            <w:color w:val="000000"/>
          </w:rPr>
          <w:delText>ing</w:delText>
        </w:r>
      </w:del>
      <w:del w:id="167" w:author="Bridget Maher" w:date="2024-10-18T13:43:00Z" w16du:dateUtc="2024-10-18T20:43:00Z">
        <w:r w:rsidR="008B1EB6" w:rsidRPr="005F1E8D">
          <w:rPr>
            <w:color w:val="000000"/>
          </w:rPr>
          <w:delText>contributing</w:delText>
        </w:r>
      </w:del>
      <w:del w:id="168" w:author="Bridget Maher" w:date="2024-10-13T11:59:00Z" w16du:dateUtc="2024-10-13T18:59:00Z">
        <w:r w:rsidR="008B1EB6" w:rsidRPr="005F1E8D">
          <w:rPr>
            <w:color w:val="000000"/>
          </w:rPr>
          <w:delText xml:space="preserve"> </w:delText>
        </w:r>
      </w:del>
      <w:r w:rsidR="008B1EB6" w:rsidRPr="005F1E8D">
        <w:rPr>
          <w:color w:val="000000"/>
        </w:rPr>
        <w:t xml:space="preserve">to </w:t>
      </w:r>
      <w:r w:rsidR="00043001" w:rsidRPr="005F1E8D">
        <w:rPr>
          <w:color w:val="000000"/>
        </w:rPr>
        <w:t xml:space="preserve">small-scale </w:t>
      </w:r>
      <w:r w:rsidR="008B1EB6" w:rsidRPr="005F1E8D">
        <w:rPr>
          <w:color w:val="000000"/>
        </w:rPr>
        <w:t>spatial</w:t>
      </w:r>
      <w:ins w:id="169" w:author="Jasmin Schuster" w:date="2024-10-19T16:10:00Z" w16du:dateUtc="2024-10-19T23:10:00Z">
        <w:r w:rsidR="004F21D6">
          <w:rPr>
            <w:color w:val="000000"/>
          </w:rPr>
          <w:t xml:space="preserve"> nutrient</w:t>
        </w:r>
      </w:ins>
      <w:ins w:id="170" w:author="Jasmin Schuster" w:date="2024-10-23T17:03:00Z" w16du:dateUtc="2024-10-24T00:03:00Z">
        <w:r w:rsidR="008B1EB6" w:rsidRPr="005F1E8D">
          <w:rPr>
            <w:color w:val="000000"/>
          </w:rPr>
          <w:t xml:space="preserve"> </w:t>
        </w:r>
      </w:ins>
      <w:r w:rsidR="008B1EB6" w:rsidRPr="005F1E8D">
        <w:rPr>
          <w:color w:val="000000"/>
        </w:rPr>
        <w:t>heterogeneity</w:t>
      </w:r>
      <w:r w:rsidR="002C320F" w:rsidRPr="005F1E8D">
        <w:rPr>
          <w:color w:val="000000"/>
        </w:rPr>
        <w:t xml:space="preserve">. </w:t>
      </w:r>
    </w:p>
    <w:p w14:paraId="7AF2AC9B" w14:textId="2D268EE8"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 xml:space="preserve">Canada. This region is located on the traditional territories of the Huu-ay-aht </w:t>
      </w:r>
      <w:commentRangeStart w:id="171"/>
      <w:r w:rsidR="00D57AB2" w:rsidRPr="005F1E8D">
        <w:rPr>
          <w:color w:val="000000"/>
        </w:rPr>
        <w:lastRenderedPageBreak/>
        <w:t xml:space="preserve">First Nations </w:t>
      </w:r>
      <w:commentRangeEnd w:id="171"/>
      <w:r w:rsidR="00FF4CE3">
        <w:rPr>
          <w:rStyle w:val="CommentReference"/>
        </w:rPr>
        <w:commentReference w:id="171"/>
      </w:r>
      <w:r w:rsidR="00D57AB2" w:rsidRPr="005F1E8D">
        <w:rPr>
          <w:color w:val="000000"/>
        </w:rPr>
        <w:t>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commentRangeStart w:id="172"/>
      <w:r w:rsidR="006214D6">
        <w:rPr>
          <w:color w:val="000000"/>
        </w:rPr>
        <w:t>We</w:t>
      </w:r>
      <w:del w:id="173" w:author="Emily Leedham" w:date="2024-10-14T17:33:00Z" w16du:dateUtc="2024-10-14T04:33:00Z">
        <w:r w:rsidR="006214D6">
          <w:rPr>
            <w:color w:val="000000"/>
          </w:rPr>
          <w:delText xml:space="preserve"> tested the hypothesis</w:delText>
        </w:r>
        <w:r w:rsidR="006214D6" w:rsidDel="00A226B8">
          <w:rPr>
            <w:color w:val="000000"/>
          </w:rPr>
          <w:delText xml:space="preserve"> </w:delText>
        </w:r>
      </w:del>
      <w:ins w:id="174" w:author="Emily Leedham" w:date="2024-10-14T17:33:00Z" w16du:dateUtc="2024-10-14T04:33:00Z">
        <w:r w:rsidR="00A226B8">
          <w:rPr>
            <w:color w:val="000000"/>
          </w:rPr>
          <w:t xml:space="preserve"> hypothesized</w:t>
        </w:r>
        <w:r w:rsidR="006214D6">
          <w:rPr>
            <w:color w:val="000000"/>
          </w:rPr>
          <w:t xml:space="preserve"> </w:t>
        </w:r>
      </w:ins>
      <w:r w:rsidR="006214D6">
        <w:rPr>
          <w:color w:val="000000"/>
        </w:rPr>
        <w:t xml:space="preserve">that animal-regenerated nutrients </w:t>
      </w:r>
      <w:del w:id="175" w:author="Kieran Cox" w:date="2024-10-24T11:47:00Z" w16du:dateUtc="2024-10-24T18:47:00Z">
        <w:r w:rsidR="006214D6" w:rsidDel="00FF4CE3">
          <w:rPr>
            <w:color w:val="000000"/>
          </w:rPr>
          <w:delText xml:space="preserve">could </w:delText>
        </w:r>
      </w:del>
      <w:r w:rsidR="006214D6">
        <w:rPr>
          <w:color w:val="000000"/>
        </w:rPr>
        <w:t xml:space="preserve">contribute to variability in resource availability across </w:t>
      </w:r>
      <w:commentRangeStart w:id="176"/>
      <w:r w:rsidR="006214D6">
        <w:rPr>
          <w:color w:val="000000"/>
        </w:rPr>
        <w:t>multiple scales</w:t>
      </w:r>
      <w:del w:id="177" w:author="unknown" w:date="2024-10-18T13:45:00Z" w16du:dateUtc="2024-10-18T20:45:00Z">
        <w:r w:rsidR="006214D6">
          <w:rPr>
            <w:color w:val="000000"/>
          </w:rPr>
          <w:delText>.</w:delText>
        </w:r>
      </w:del>
      <w:ins w:id="178" w:author="Bridget Maher" w:date="2024-10-07T14:07:00Z" w16du:dateUtc="2024-10-07T21:07:00Z">
        <w:r w:rsidR="006214D6">
          <w:rPr>
            <w:color w:val="000000"/>
          </w:rPr>
          <w:t xml:space="preserve"> </w:t>
        </w:r>
        <w:r w:rsidR="00CD2ED7">
          <w:rPr>
            <w:color w:val="000000"/>
          </w:rPr>
          <w:t>in an understudied system</w:t>
        </w:r>
      </w:ins>
      <w:commentRangeEnd w:id="176"/>
      <w:r w:rsidR="003D1373">
        <w:rPr>
          <w:rStyle w:val="CommentReference"/>
        </w:rPr>
        <w:commentReference w:id="176"/>
      </w:r>
      <w:ins w:id="179" w:author="Bridget Maher" w:date="2024-10-18T13:43:00Z" w16du:dateUtc="2024-10-18T20:43:00Z">
        <w:r w:rsidR="006214D6">
          <w:rPr>
            <w:color w:val="000000"/>
          </w:rPr>
          <w:t>.</w:t>
        </w:r>
        <w:commentRangeEnd w:id="172"/>
        <w:r w:rsidR="00CD2ED7">
          <w:rPr>
            <w:rStyle w:val="CommentReference"/>
          </w:rPr>
          <w:commentReference w:id="172"/>
        </w:r>
      </w:ins>
      <w:del w:id="180" w:author="Bridget Maher" w:date="2024-10-18T13:43:00Z" w16du:dateUtc="2024-10-18T20:43:00Z">
        <w:r w:rsidR="006214D6">
          <w:rPr>
            <w:color w:val="000000"/>
          </w:rPr>
          <w:delText>.</w:delText>
        </w:r>
      </w:del>
      <w:ins w:id="181" w:author="BM_KK_EL_KC Document" w:date="2024-10-23T17:03:00Z" w16du:dateUtc="2024-10-24T00:03:00Z">
        <w:r w:rsidR="006214D6">
          <w:rPr>
            <w:color w:val="000000"/>
          </w:rPr>
          <w:t xml:space="preserve"> </w:t>
        </w:r>
      </w:ins>
      <w:commentRangeStart w:id="182"/>
      <w:commentRangeStart w:id="183"/>
      <w:r w:rsidR="00A213FF" w:rsidRPr="005F1E8D">
        <w:rPr>
          <w:color w:val="000000"/>
        </w:rPr>
        <w:t xml:space="preserve">Specifically, </w:t>
      </w:r>
      <w:commentRangeEnd w:id="182"/>
      <w:r w:rsidR="003D1373">
        <w:rPr>
          <w:rStyle w:val="CommentReference"/>
        </w:rPr>
        <w:commentReference w:id="182"/>
      </w:r>
      <w:r w:rsidR="00A213FF" w:rsidRPr="005F1E8D">
        <w:rPr>
          <w:color w:val="000000"/>
        </w:rPr>
        <w:t>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w:t>
      </w:r>
      <w:del w:id="184" w:author="Kieran Cox" w:date="2024-10-24T11:50:00Z" w16du:dateUtc="2024-10-24T18:50:00Z">
        <w:r w:rsidR="002624C3" w:rsidDel="003D1373">
          <w:rPr>
            <w:color w:val="000000"/>
          </w:rPr>
          <w:delText xml:space="preserve">might </w:delText>
        </w:r>
      </w:del>
      <w:ins w:id="185" w:author="Kieran Cox" w:date="2024-10-24T11:50:00Z" w16du:dateUtc="2024-10-24T18:50:00Z">
        <w:r w:rsidR="003D1373">
          <w:rPr>
            <w:color w:val="000000"/>
          </w:rPr>
          <w:t xml:space="preserve">would </w:t>
        </w:r>
      </w:ins>
      <w:r w:rsidR="002624C3">
        <w:rPr>
          <w:color w:val="000000"/>
        </w:rPr>
        <w:t xml:space="preserve">be detectable at the largest scale studied </w:t>
      </w:r>
      <w:r w:rsidR="00AC12DC">
        <w:rPr>
          <w:color w:val="000000"/>
        </w:rPr>
        <w:t xml:space="preserve">due to </w:t>
      </w:r>
      <w:r w:rsidR="002624C3">
        <w:rPr>
          <w:color w:val="000000"/>
        </w:rPr>
        <w:t xml:space="preserve">variation in animal abundance among sites. </w:t>
      </w:r>
      <w:commentRangeEnd w:id="183"/>
      <w:r w:rsidR="00807C51">
        <w:rPr>
          <w:rStyle w:val="CommentReference"/>
        </w:rPr>
        <w:commentReference w:id="183"/>
      </w:r>
      <w:r w:rsidR="002624C3">
        <w:rPr>
          <w:color w:val="000000"/>
        </w:rPr>
        <w:t>We also expected</w:t>
      </w:r>
      <w:r w:rsidR="00535F8D">
        <w:rPr>
          <w:color w:val="000000"/>
        </w:rPr>
        <w:t xml:space="preserve"> to </w:t>
      </w:r>
      <w:commentRangeStart w:id="186"/>
      <w:del w:id="187" w:author="Kieran Cox" w:date="2024-10-24T11:50:00Z" w16du:dateUtc="2024-10-24T18:50:00Z">
        <w:r w:rsidR="00535F8D" w:rsidDel="003D1373">
          <w:rPr>
            <w:color w:val="000000"/>
          </w:rPr>
          <w:delText>find some</w:delText>
        </w:r>
      </w:del>
      <w:ins w:id="188" w:author="Kieran Cox" w:date="2024-10-24T11:50:00Z" w16du:dateUtc="2024-10-24T18:50:00Z">
        <w:r w:rsidR="003D1373">
          <w:rPr>
            <w:color w:val="000000"/>
          </w:rPr>
          <w:t>observe</w:t>
        </w:r>
      </w:ins>
      <w:r w:rsidR="00535F8D">
        <w:rPr>
          <w:color w:val="000000"/>
        </w:rPr>
        <w:t xml:space="preserve"> </w:t>
      </w:r>
      <w:commentRangeEnd w:id="186"/>
      <w:r w:rsidR="003D1373">
        <w:rPr>
          <w:rStyle w:val="CommentReference"/>
        </w:rPr>
        <w:commentReference w:id="186"/>
      </w:r>
      <w:r w:rsidR="00535F8D">
        <w:rPr>
          <w:color w:val="000000"/>
        </w:rPr>
        <w:t>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ins w:id="189" w:author="Bridget Maher" w:date="2024-10-13T12:02:00Z" w16du:dateUtc="2024-10-13T19:02:00Z">
        <w:r w:rsidR="00255188">
          <w:rPr>
            <w:color w:val="000000"/>
            <w:highlight w:val="green"/>
          </w:rPr>
          <w:t xml:space="preserve"> </w:t>
        </w:r>
      </w:ins>
      <w:r w:rsidR="00E65785" w:rsidRPr="00E65785">
        <w:rPr>
          <w:color w:val="000000"/>
          <w:highlight w:val="green"/>
        </w:rPr>
        <w:t>b,</w:t>
      </w:r>
      <w:ins w:id="190" w:author="Bridget Maher" w:date="2024-10-13T12:02:00Z" w16du:dateUtc="2024-10-13T19:02:00Z">
        <w:r w:rsidR="00255188">
          <w:rPr>
            <w:color w:val="000000"/>
            <w:highlight w:val="green"/>
          </w:rPr>
          <w:t xml:space="preserve"> </w:t>
        </w:r>
      </w:ins>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w:t>
      </w:r>
      <w:del w:id="191" w:author="Bridget Maher" w:date="2024-10-13T12:02:00Z" w16du:dateUtc="2024-10-13T19:02:00Z">
        <w:r w:rsidR="00FC6B44" w:rsidRPr="005F1E8D">
          <w:rPr>
            <w:color w:val="000000"/>
          </w:rPr>
          <w:delText>,</w:delText>
        </w:r>
      </w:del>
      <w:r w:rsidR="00FC6B44" w:rsidRPr="005F1E8D">
        <w:rPr>
          <w:color w:val="000000"/>
        </w:rPr>
        <w:t xml:space="preserv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commentRangeStart w:id="192"/>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down</w:t>
      </w:r>
      <w:del w:id="193" w:author="Bridget Maher" w:date="2024-10-07T14:11:00Z" w16du:dateUtc="2024-10-07T21:11:00Z">
        <w:r w:rsidR="002C3747" w:rsidRPr="005F1E8D">
          <w:rPr>
            <w:color w:val="000000"/>
          </w:rPr>
          <w:delText>,</w:delText>
        </w:r>
      </w:del>
      <w:r w:rsidR="002C3747" w:rsidRPr="005F1E8D">
        <w:rPr>
          <w:color w:val="000000"/>
        </w:rPr>
        <w:t xml:space="preserve"> but also </w:t>
      </w:r>
      <w:ins w:id="194" w:author="Bridget Maher" w:date="2024-10-07T14:11:00Z" w16du:dateUtc="2024-10-07T21:11:00Z">
        <w:r w:rsidR="007A65BF">
          <w:rPr>
            <w:color w:val="000000"/>
          </w:rPr>
          <w:t xml:space="preserve">from </w:t>
        </w:r>
      </w:ins>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192"/>
      <w:r w:rsidR="0056137A">
        <w:rPr>
          <w:rStyle w:val="CommentReference"/>
        </w:rPr>
        <w:commentReference w:id="192"/>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44D33EF4"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w:t>
      </w:r>
      <w:commentRangeStart w:id="195"/>
      <w:r w:rsidRPr="005F1E8D">
        <w:t>Canada</w:t>
      </w:r>
      <w:commentRangeEnd w:id="195"/>
      <w:r w:rsidR="00C322C9">
        <w:rPr>
          <w:rStyle w:val="CommentReference"/>
        </w:rPr>
        <w:commentReference w:id="195"/>
      </w:r>
      <w:r w:rsidRPr="005F1E8D">
        <w:t>.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to</w:t>
      </w:r>
      <w:ins w:id="196" w:author="Bridget Maher" w:date="2024-10-18T13:43:00Z" w16du:dateUtc="2024-10-18T20:43:00Z">
        <w:r w:rsidR="00444BD0" w:rsidRPr="005F1E8D">
          <w:t xml:space="preserve"> </w:t>
        </w:r>
      </w:ins>
      <w:commentRangeStart w:id="197"/>
      <w:ins w:id="198" w:author="Bridget Maher" w:date="2024-10-07T14:14:00Z" w16du:dateUtc="2024-10-07T21:14:00Z">
        <w:r w:rsidR="004C314F" w:rsidRPr="005F1E8D">
          <w:t>document large-scale patterns of kelp response to heatwaves</w:t>
        </w:r>
        <w:r w:rsidR="004C314F">
          <w:t>,</w:t>
        </w:r>
      </w:ins>
      <w:del w:id="199" w:author="Bridget Maher" w:date="2024-10-07T14:15:00Z" w16du:dateUtc="2024-10-07T21:15:00Z">
        <w:r w:rsidR="000E691F" w:rsidRPr="005F1E8D" w:rsidDel="00017E16">
          <w:delText>unravel</w:delText>
        </w:r>
      </w:del>
      <w:ins w:id="200" w:author="Bridget Maher" w:date="2024-10-18T13:43:00Z" w16du:dateUtc="2024-10-18T20:43:00Z">
        <w:r w:rsidR="000E691F" w:rsidRPr="005F1E8D">
          <w:t xml:space="preserve"> </w:t>
        </w:r>
      </w:ins>
      <w:ins w:id="201" w:author="Bridget Maher" w:date="2024-10-07T14:14:00Z" w16du:dateUtc="2024-10-07T21:14:00Z">
        <w:r w:rsidR="00017E16" w:rsidRPr="005F1E8D">
          <w:t xml:space="preserve">establish </w:t>
        </w:r>
        <w:r w:rsidR="00017E16" w:rsidRPr="005F1E8D">
          <w:lastRenderedPageBreak/>
          <w:t>ecological baselines</w:t>
        </w:r>
      </w:ins>
      <w:ins w:id="202" w:author="Bridget Maher" w:date="2024-10-07T14:15:00Z" w16du:dateUtc="2024-10-07T21:15:00Z">
        <w:r w:rsidR="00017E16">
          <w:t>,</w:t>
        </w:r>
      </w:ins>
      <w:ins w:id="203" w:author="Bridget Maher" w:date="2024-10-07T14:14:00Z" w16du:dateUtc="2024-10-07T21:14:00Z">
        <w:r w:rsidR="00017E16">
          <w:t xml:space="preserve"> and</w:t>
        </w:r>
        <w:r w:rsidR="00444BD0" w:rsidRPr="005F1E8D">
          <w:t xml:space="preserve"> </w:t>
        </w:r>
        <w:r w:rsidR="000E691F" w:rsidRPr="005F1E8D">
          <w:t>un</w:t>
        </w:r>
      </w:ins>
      <w:ins w:id="204" w:author="Bridget Maher" w:date="2024-10-07T14:15:00Z" w16du:dateUtc="2024-10-07T21:15:00Z">
        <w:r w:rsidR="000E691F" w:rsidRPr="005F1E8D">
          <w:t xml:space="preserve">ravel </w:t>
        </w:r>
      </w:ins>
      <w:r w:rsidR="00444BD0" w:rsidRPr="005F1E8D">
        <w:t>ecosystem dynamics</w:t>
      </w:r>
      <w:del w:id="205" w:author="Bridget Maher" w:date="2024-10-07T14:15:00Z" w16du:dateUtc="2024-10-07T21:15:00Z">
        <w:r w:rsidR="00444BD0" w:rsidRPr="005F1E8D">
          <w:delText>,</w:delText>
        </w:r>
      </w:del>
      <w:r w:rsidR="00444BD0" w:rsidRPr="005F1E8D">
        <w:t xml:space="preserve"> </w:t>
      </w:r>
      <w:commentRangeEnd w:id="197"/>
      <w:r w:rsidR="00993E67">
        <w:rPr>
          <w:rStyle w:val="CommentReference"/>
        </w:rPr>
        <w:commentReference w:id="197"/>
      </w:r>
      <w:del w:id="206" w:author="Bridget Maher" w:date="2024-10-07T14:14:00Z" w16du:dateUtc="2024-10-07T21:14:00Z">
        <w:r w:rsidR="00444BD0" w:rsidRPr="005F1E8D">
          <w:delText>document large</w:delText>
        </w:r>
        <w:r w:rsidR="000E691F" w:rsidRPr="005F1E8D">
          <w:delText>-</w:delText>
        </w:r>
        <w:r w:rsidR="00444BD0" w:rsidRPr="005F1E8D">
          <w:delText xml:space="preserve">scale patterns of kelp response to heatwaves </w:delText>
        </w:r>
      </w:del>
      <w:del w:id="207" w:author="Bridget Maher" w:date="2024-10-07T14:15:00Z" w16du:dateUtc="2024-10-07T21:15:00Z">
        <w:r w:rsidR="00444BD0" w:rsidRPr="005F1E8D">
          <w:delText xml:space="preserve">and </w:delText>
        </w:r>
      </w:del>
      <w:del w:id="208" w:author="Bridget Maher" w:date="2024-10-07T14:14:00Z" w16du:dateUtc="2024-10-07T21:14:00Z">
        <w:r w:rsidR="00444BD0" w:rsidRPr="005F1E8D">
          <w:delText>establish ecological baselines</w:delText>
        </w:r>
        <w:r w:rsidR="00E639BB">
          <w:delText xml:space="preserve"> </w:delText>
        </w:r>
      </w:del>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commentRangeStart w:id="209"/>
      <w:r w:rsidR="00486C53">
        <w:t>comprise</w:t>
      </w:r>
      <w:commentRangeEnd w:id="209"/>
      <w:r w:rsidR="00375DE8">
        <w:rPr>
          <w:rStyle w:val="CommentReference"/>
        </w:rPr>
        <w:commentReference w:id="209"/>
      </w:r>
      <w:r w:rsidR="00486C53">
        <w:t xml:space="preserve"> </w:t>
      </w:r>
      <w:r w:rsidR="00B0070F">
        <w:t xml:space="preserve">at least </w:t>
      </w:r>
      <w:r w:rsidR="00486C53">
        <w:t>18 families</w:t>
      </w:r>
      <w:ins w:id="210" w:author="Bridget Maher" w:date="2024-10-07T14:21:00Z" w16du:dateUtc="2024-10-07T21:21:00Z">
        <w:r w:rsidR="003678EE">
          <w:t>,</w:t>
        </w:r>
      </w:ins>
      <w:commentRangeStart w:id="211"/>
      <w:r w:rsidR="00486C53">
        <w:t xml:space="preserve"> </w:t>
      </w:r>
      <w:commentRangeEnd w:id="211"/>
      <w:r w:rsidR="00375DE8">
        <w:rPr>
          <w:rStyle w:val="CommentReference"/>
        </w:rPr>
        <w:commentReference w:id="211"/>
      </w:r>
      <w:r w:rsidR="00486C53">
        <w:t xml:space="preserve">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del w:id="212" w:author="Kieran Cox" w:date="2024-10-24T12:09:00Z" w16du:dateUtc="2024-10-24T19:09:00Z">
        <w:r w:rsidR="00B0070F" w:rsidDel="00375DE8">
          <w:delText>,</w:delText>
        </w:r>
      </w:del>
      <w:r w:rsidR="00B0070F">
        <w:t xml:space="preserve"> </w:t>
      </w:r>
      <w:del w:id="213" w:author="Kieran Cox" w:date="2024-10-24T12:09:00Z" w16du:dateUtc="2024-10-24T19:09:00Z">
        <w:r w:rsidR="00B0070F" w:rsidDel="00375DE8">
          <w:delText xml:space="preserve">which </w:delText>
        </w:r>
      </w:del>
      <w:r w:rsidR="00B0070F">
        <w:t>are made up of over 49 families</w:t>
      </w:r>
      <w:del w:id="214" w:author="Kieran Cox" w:date="2024-10-24T12:09:00Z" w16du:dateUtc="2024-10-24T19:09:00Z">
        <w:r w:rsidR="00B0070F" w:rsidDel="00375DE8">
          <w:delText>,</w:delText>
        </w:r>
      </w:del>
      <w:r w:rsidR="00B0070F">
        <w:t xml:space="preserve"> </w:t>
      </w:r>
      <w:commentRangeStart w:id="215"/>
      <w:r w:rsidR="00796F8D" w:rsidRPr="005F1E8D">
        <w:t xml:space="preserve">are dominated </w:t>
      </w:r>
      <w:commentRangeEnd w:id="215"/>
      <w:r w:rsidR="00375DE8">
        <w:rPr>
          <w:rStyle w:val="CommentReference"/>
        </w:rPr>
        <w:commentReference w:id="215"/>
      </w:r>
      <w:r w:rsidR="00796F8D" w:rsidRPr="005F1E8D">
        <w:t>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 xml:space="preserve">Surveys of </w:t>
      </w:r>
      <w:commentRangeStart w:id="216"/>
      <w:r>
        <w:rPr>
          <w:i/>
        </w:rPr>
        <w:t>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commentRangeEnd w:id="216"/>
      <w:r w:rsidR="00E62B91">
        <w:rPr>
          <w:rStyle w:val="CommentReference"/>
        </w:rPr>
        <w:commentReference w:id="216"/>
      </w:r>
      <w:r>
        <w:rPr>
          <w:i/>
        </w:rPr>
        <w:t>variation</w:t>
      </w:r>
    </w:p>
    <w:p w14:paraId="58195507" w14:textId="56B16527"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ins w:id="217" w:author="Bridget Maher" w:date="2024-10-07T14:25:00Z" w16du:dateUtc="2024-10-07T21:25:00Z">
        <w:r w:rsidR="00E83DAB">
          <w:t>mid-</w:t>
        </w:r>
      </w:ins>
      <w:del w:id="218" w:author="Bridget Maher" w:date="2024-10-07T14:25:00Z" w16du:dateUtc="2024-10-07T21:25:00Z">
        <w:r w:rsidR="0067503F" w:rsidRPr="0067503F">
          <w:delText xml:space="preserve">middle of </w:delText>
        </w:r>
      </w:del>
      <w:r w:rsidR="0067503F" w:rsidRPr="0067503F">
        <w:t xml:space="preserve">May for three years (2021-2023), with all annual surveys occurring within </w:t>
      </w:r>
      <w:ins w:id="219" w:author="Bridget Maher" w:date="2024-10-07T14:25:00Z" w16du:dateUtc="2024-10-07T21:25:00Z">
        <w:r w:rsidR="004220F3">
          <w:t>two</w:t>
        </w:r>
      </w:ins>
      <w:del w:id="220" w:author="Bridget Maher" w:date="2024-10-07T14:25:00Z" w16du:dateUtc="2024-10-07T21:25:00Z">
        <w:r w:rsidR="0067503F" w:rsidRPr="0067503F">
          <w:delText>2</w:delText>
        </w:r>
      </w:del>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moveFromRangeStart w:id="221" w:author="Bridget Maher" w:date="2024-10-13T12:06:00Z" w:name="move179713635"/>
      <w:moveFrom w:id="222" w:author="Bridget Maher" w:date="2024-10-13T12:06:00Z" w16du:dateUtc="2024-10-13T19:06:00Z">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w:t>
        </w:r>
        <w:del w:id="223" w:author="Kiara Kattler" w:date="2024-10-03T08:55:00Z" w16du:dateUtc="2024-10-03T14:55:00Z">
          <w:r w:rsidR="00547A38" w:rsidRPr="005F1E8D">
            <w:delText xml:space="preserve">and </w:delText>
          </w:r>
        </w:del>
        <w:r w:rsidR="00547A38" w:rsidRPr="005F1E8D">
          <w:t xml:space="preserve">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moveFrom>
      <w:moveFromRangeEnd w:id="221"/>
      <w:r w:rsidR="001D7BE9">
        <w:t>Briefly, a</w:t>
      </w:r>
      <w:r w:rsidR="00547A38" w:rsidRPr="005F1E8D">
        <w:t xml:space="preserve">t each rocky reef site, </w:t>
      </w:r>
      <w:r w:rsidR="00ED5552" w:rsidRPr="005F1E8D">
        <w:t>a pair of</w:t>
      </w:r>
      <w:ins w:id="224" w:author="Bridget Maher" w:date="2024-10-18T13:43:00Z" w16du:dateUtc="2024-10-18T20:43:00Z">
        <w:r w:rsidR="00ED5552" w:rsidRPr="005F1E8D">
          <w:t xml:space="preserve"> </w:t>
        </w:r>
      </w:ins>
      <w:ins w:id="225" w:author="Bridget Maher" w:date="2024-10-13T12:06:00Z" w16du:dateUtc="2024-10-13T19:06:00Z">
        <w:r w:rsidR="009C7DB9">
          <w:t>RLS</w:t>
        </w:r>
        <w:del w:id="226" w:author="Kieran Cox" w:date="2024-10-24T12:15:00Z" w16du:dateUtc="2024-10-24T19:15:00Z">
          <w:r w:rsidR="00ED5552" w:rsidRPr="005F1E8D" w:rsidDel="00E62B91">
            <w:delText xml:space="preserve"> </w:delText>
          </w:r>
        </w:del>
      </w:ins>
      <w:ins w:id="227" w:author="Kieran Cox" w:date="2024-10-24T12:15:00Z" w16du:dateUtc="2024-10-24T19:15:00Z">
        <w:r w:rsidR="00E62B91">
          <w:t>-</w:t>
        </w:r>
      </w:ins>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ins w:id="228" w:author="Bridget Maher" w:date="2024-10-13T12:06:00Z" w16du:dateUtc="2024-10-13T19:06:00Z">
        <w:r w:rsidR="009C7DB9">
          <w:t xml:space="preserve"> </w:t>
        </w:r>
      </w:ins>
      <w:moveToRangeStart w:id="229" w:author="Bridget Maher" w:date="2024-10-13T12:06:00Z" w:name="move179713635"/>
      <w:moveTo w:id="230" w:author="Bridget Maher" w:date="2024-10-13T12:06:00Z" w16du:dateUtc="2024-10-13T19:06:00Z">
        <w:r w:rsidR="009C7DB9" w:rsidRPr="005F1E8D">
          <w:t xml:space="preserve">A full explanation of the Reef Life Survey method is available online (http://www.reeflifesurvey.com/methods) and provided by </w:t>
        </w:r>
        <w:r w:rsidR="009C7DB9" w:rsidRPr="005F1E8D">
          <w:fldChar w:fldCharType="begin"/>
        </w:r>
        <w:r w:rsidR="009C7DB9"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9C7DB9" w:rsidRPr="005F1E8D">
          <w:fldChar w:fldCharType="separate"/>
        </w:r>
        <w:r w:rsidR="009C7DB9" w:rsidRPr="005F1E8D">
          <w:rPr>
            <w:noProof/>
          </w:rPr>
          <w:t>Edgar and Stuart-Smith (2009) and Edgar et al. (2020)</w:t>
        </w:r>
        <w:r w:rsidR="009C7DB9" w:rsidRPr="005F1E8D">
          <w:fldChar w:fldCharType="end"/>
        </w:r>
        <w:r w:rsidR="009C7DB9" w:rsidRPr="005F1E8D">
          <w:t>.</w:t>
        </w:r>
      </w:moveTo>
      <w:moveToRangeEnd w:id="229"/>
    </w:p>
    <w:p w14:paraId="31ABE297" w14:textId="3031EBF9"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w:t>
      </w:r>
      <w:ins w:id="231" w:author="Bridget Maher" w:date="2024-10-13T12:07:00Z" w16du:dateUtc="2024-10-13T19:07:00Z">
        <w:r w:rsidR="009C7DB9">
          <w:t xml:space="preserve">samples of </w:t>
        </w:r>
      </w:ins>
      <w:r w:rsidRPr="005F1E8D">
        <w:t xml:space="preserve">60 mL </w:t>
      </w:r>
      <w:r w:rsidR="00D56988" w:rsidRPr="005F1E8D">
        <w:t xml:space="preserve">subtidal </w:t>
      </w:r>
      <w:r w:rsidRPr="005F1E8D">
        <w:t>seawater</w:t>
      </w:r>
      <w:del w:id="232" w:author="Bridget Maher" w:date="2024-10-13T12:07:00Z" w16du:dateUtc="2024-10-13T19:07:00Z">
        <w:r w:rsidRPr="005F1E8D">
          <w:delText xml:space="preserve"> samples</w:delText>
        </w:r>
      </w:del>
      <w:r w:rsidR="0067503F">
        <w:t xml:space="preserve"> at 0, 25, and 50 m</w:t>
      </w:r>
      <w:r w:rsidRPr="005F1E8D">
        <w:t xml:space="preserve"> along the transect </w:t>
      </w:r>
      <w:r w:rsidR="00824E57" w:rsidRPr="005F1E8D">
        <w:t xml:space="preserve">0 – 2 m from the substrate </w:t>
      </w:r>
      <w:r w:rsidRPr="005F1E8D">
        <w:t xml:space="preserve">and stored the syringes </w:t>
      </w:r>
      <w:r w:rsidRPr="005F1E8D">
        <w:lastRenderedPageBreak/>
        <w:t xml:space="preserve">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ins w:id="233" w:author="Kiara Kattler" w:date="2024-10-03T08:56:00Z" w16du:dateUtc="2024-10-03T14:56:00Z">
        <w:r w:rsidR="004B4907">
          <w:t xml:space="preserve">opaque </w:t>
        </w:r>
      </w:ins>
      <w:commentRangeStart w:id="234"/>
      <w:r w:rsidRPr="005F1E8D">
        <w:t>amber</w:t>
      </w:r>
      <w:commentRangeEnd w:id="234"/>
      <w:r w:rsidR="00CF24C2">
        <w:rPr>
          <w:rStyle w:val="CommentReference"/>
        </w:rPr>
        <w:commentReference w:id="234"/>
      </w:r>
      <w:r w:rsidRPr="005F1E8D">
        <w:t xml:space="preserve"> </w:t>
      </w:r>
      <w:ins w:id="235" w:author="Kieran Cox" w:date="2024-10-24T12:15:00Z" w16du:dateUtc="2024-10-24T19:15:00Z">
        <w:r w:rsidR="00E62B91">
          <w:t>(</w:t>
        </w:r>
      </w:ins>
      <w:ins w:id="236" w:author="Kieran Cox" w:date="2024-10-24T12:16:00Z" w16du:dateUtc="2024-10-24T19:16:00Z">
        <w:r w:rsidR="00E62B91">
          <w:t>i.e.</w:t>
        </w:r>
      </w:ins>
      <w:ins w:id="237" w:author="Kieran Cox" w:date="2024-10-24T12:15:00Z" w16du:dateUtc="2024-10-24T19:15:00Z">
        <w:r w:rsidR="00E62B91">
          <w:t xml:space="preserve"> </w:t>
        </w:r>
      </w:ins>
      <w:ins w:id="238" w:author="Kieran Cox" w:date="2024-10-24T12:16:00Z" w16du:dateUtc="2024-10-24T19:16:00Z">
        <w:r w:rsidR="00E62B91">
          <w:t xml:space="preserve">light </w:t>
        </w:r>
        <w:commentRangeStart w:id="239"/>
        <w:r w:rsidR="00E62B91">
          <w:t>limiting</w:t>
        </w:r>
        <w:commentRangeEnd w:id="239"/>
        <w:r w:rsidR="00E62B91">
          <w:rPr>
            <w:rStyle w:val="CommentReference"/>
          </w:rPr>
          <w:commentReference w:id="239"/>
        </w:r>
        <w:r w:rsidR="00E62B91">
          <w:t xml:space="preserve">) </w:t>
        </w:r>
      </w:ins>
      <w:r w:rsidRPr="005F1E8D">
        <w:t>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40"/>
      <w:commentRangeStart w:id="241"/>
      <w:commentRangeStart w:id="242"/>
      <w:r w:rsidR="007268C2" w:rsidRPr="005F1E8D">
        <w:rPr>
          <w:color w:val="000000"/>
        </w:rPr>
        <w:t xml:space="preserve">Lim </w:t>
      </w:r>
      <w:proofErr w:type="spellStart"/>
      <w:r w:rsidR="007268C2" w:rsidRPr="005F1E8D">
        <w:rPr>
          <w:color w:val="000000"/>
        </w:rPr>
        <w:t>unpubl</w:t>
      </w:r>
      <w:commentRangeEnd w:id="240"/>
      <w:proofErr w:type="spellEnd"/>
      <w:r w:rsidR="006214D6">
        <w:rPr>
          <w:color w:val="000000"/>
        </w:rPr>
        <w:t>.</w:t>
      </w:r>
      <w:r w:rsidR="001D7BE9">
        <w:rPr>
          <w:rStyle w:val="CommentReference"/>
        </w:rPr>
        <w:commentReference w:id="240"/>
      </w:r>
      <w:commentRangeEnd w:id="241"/>
      <w:r w:rsidR="0067503F">
        <w:rPr>
          <w:rStyle w:val="CommentReference"/>
        </w:rPr>
        <w:commentReference w:id="241"/>
      </w:r>
      <w:commentRangeEnd w:id="242"/>
      <w:r w:rsidR="00E62B91">
        <w:rPr>
          <w:rStyle w:val="CommentReference"/>
        </w:rPr>
        <w:commentReference w:id="242"/>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w:t>
      </w:r>
      <w:ins w:id="243" w:author="Bridget Maher" w:date="2024-10-07T14:27:00Z" w16du:dateUtc="2024-10-07T21:27:00Z">
        <w:r w:rsidR="00CA2BED" w:rsidRPr="005F1E8D">
          <w:rPr>
            <w:color w:val="000000"/>
          </w:rPr>
          <w:fldChar w:fldCharType="begin"/>
        </w:r>
        <w:r w:rsidR="00CA2BED"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CA2BED" w:rsidRPr="005F1E8D">
          <w:rPr>
            <w:color w:val="000000"/>
          </w:rPr>
          <w:fldChar w:fldCharType="separate"/>
        </w:r>
        <w:r w:rsidR="00CA2BED" w:rsidRPr="005F1E8D">
          <w:rPr>
            <w:noProof/>
            <w:color w:val="000000"/>
          </w:rPr>
          <w:t>(Holmes et al., 1999)</w:t>
        </w:r>
        <w:r w:rsidR="00CA2BED" w:rsidRPr="005F1E8D">
          <w:rPr>
            <w:color w:val="000000"/>
          </w:rPr>
          <w:fldChar w:fldCharType="end"/>
        </w:r>
        <w:r w:rsidR="00CA2BED">
          <w:rPr>
            <w:color w:val="000000"/>
          </w:rPr>
          <w:t xml:space="preserve"> </w:t>
        </w:r>
      </w:ins>
      <w:r w:rsidR="00D56988" w:rsidRPr="005F1E8D">
        <w:rPr>
          <w:color w:val="000000"/>
        </w:rPr>
        <w:t>using 40 mL seawater samples</w:t>
      </w:r>
      <w:del w:id="244" w:author="Bridget Maher" w:date="2024-10-07T14:27:00Z" w16du:dateUtc="2024-10-07T21:27:00Z">
        <w:r w:rsidR="00D56988" w:rsidRPr="005F1E8D">
          <w:rPr>
            <w:color w:val="000000"/>
          </w:rPr>
          <w:delText xml:space="preserve"> </w:delText>
        </w:r>
        <w:r w:rsidR="00D56988" w:rsidRPr="005F1E8D">
          <w:rPr>
            <w:color w:val="000000"/>
          </w:rPr>
          <w:fldChar w:fldCharType="begin"/>
        </w:r>
      </w:del>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del w:id="245" w:author="Bridget Maher" w:date="2024-10-07T14:27:00Z" w16du:dateUtc="2024-10-07T21:27:00Z">
        <w:r w:rsidR="00D56988" w:rsidRPr="005F1E8D">
          <w:rPr>
            <w:color w:val="000000"/>
          </w:rPr>
          <w:fldChar w:fldCharType="separate"/>
        </w:r>
      </w:del>
      <w:r w:rsidR="00D56988" w:rsidRPr="005F1E8D">
        <w:rPr>
          <w:noProof/>
          <w:color w:val="000000"/>
        </w:rPr>
        <w:t>(Holmes et al., 1999)</w:t>
      </w:r>
      <w:del w:id="246" w:author="Bridget Maher" w:date="2024-10-07T14:27:00Z" w16du:dateUtc="2024-10-07T21:27:00Z">
        <w:r w:rsidR="00D56988" w:rsidRPr="005F1E8D">
          <w:rPr>
            <w:color w:val="000000"/>
          </w:rPr>
          <w:fldChar w:fldCharType="end"/>
        </w:r>
      </w:del>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5412354A" w14:textId="77777777" w:rsidR="00AB2F17" w:rsidRDefault="00817D31" w:rsidP="0096667C">
      <w:pPr>
        <w:spacing w:line="480" w:lineRule="auto"/>
        <w:rPr>
          <w:ins w:id="247" w:author="Kieran Cox" w:date="2024-10-24T14:16:00Z" w16du:dateUtc="2024-10-24T21:16:00Z"/>
        </w:rPr>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 xml:space="preserve">concentrations </w:t>
      </w:r>
      <w:commentRangeStart w:id="248"/>
      <w:commentRangeStart w:id="249"/>
      <w:commentRangeStart w:id="250"/>
      <w:r w:rsidRPr="005F1E8D">
        <w:t>in and around kelp forests</w:t>
      </w:r>
      <w:r>
        <w:t xml:space="preserve"> </w:t>
      </w:r>
      <w:commentRangeEnd w:id="248"/>
      <w:r w:rsidR="008C3744">
        <w:rPr>
          <w:rStyle w:val="CommentReference"/>
        </w:rPr>
        <w:commentReference w:id="248"/>
      </w:r>
      <w:commentRangeEnd w:id="249"/>
      <w:r w:rsidR="00135231">
        <w:rPr>
          <w:rStyle w:val="CommentReference"/>
        </w:rPr>
        <w:commentReference w:id="249"/>
      </w:r>
      <w:commentRangeEnd w:id="250"/>
      <w:r w:rsidR="00D55E08">
        <w:rPr>
          <w:rStyle w:val="CommentReference"/>
        </w:rPr>
        <w:commentReference w:id="250"/>
      </w:r>
      <w:r w:rsidR="005F422E">
        <w:t xml:space="preserve">and surveyed the </w:t>
      </w:r>
      <w:commentRangeStart w:id="251"/>
      <w:r w:rsidR="005F422E">
        <w:t xml:space="preserve">neighbouring </w:t>
      </w:r>
      <w:commentRangeEnd w:id="251"/>
      <w:r w:rsidR="00135231">
        <w:rPr>
          <w:rStyle w:val="CommentReference"/>
        </w:rPr>
        <w:commentReference w:id="251"/>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w:t>
      </w:r>
      <w:del w:id="252" w:author="Kieran Cox" w:date="2024-10-24T14:04:00Z" w16du:dateUtc="2024-10-24T21:04:00Z">
        <w:r w:rsidR="009E35D0" w:rsidRPr="005F1E8D" w:rsidDel="00135231">
          <w:delText>dominated by</w:delText>
        </w:r>
      </w:del>
      <w:ins w:id="253" w:author="Kieran Cox" w:date="2024-10-24T14:04:00Z" w16du:dateUtc="2024-10-24T21:04:00Z">
        <w:r w:rsidR="00135231">
          <w:t>of</w:t>
        </w:r>
      </w:ins>
      <w:r w:rsidR="009E35D0" w:rsidRPr="005F1E8D">
        <w:t xml:space="preserve"> </w:t>
      </w:r>
      <w:commentRangeStart w:id="254"/>
      <w:commentRangeStart w:id="255"/>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w:t>
      </w:r>
      <w:r w:rsidR="00135231">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254"/>
      <w:r w:rsidR="009C7DB9">
        <w:rPr>
          <w:rStyle w:val="CommentReference"/>
        </w:rPr>
        <w:commentReference w:id="254"/>
      </w:r>
      <w:commentRangeEnd w:id="255"/>
      <w:r w:rsidR="00135231">
        <w:rPr>
          <w:rStyle w:val="CommentReference"/>
        </w:rPr>
        <w:commentReference w:id="255"/>
      </w:r>
      <w:r w:rsidR="001F79DB" w:rsidRPr="005F1E8D">
        <w:t xml:space="preserve">. </w:t>
      </w:r>
      <w:r>
        <w:t xml:space="preserve">We conducted </w:t>
      </w:r>
      <w:del w:id="256" w:author="Kieran Cox" w:date="2024-10-24T14:04:00Z" w16du:dateUtc="2024-10-24T21:04:00Z">
        <w:r w:rsidDel="00135231">
          <w:delText xml:space="preserve">our </w:delText>
        </w:r>
      </w:del>
      <w:r>
        <w:t xml:space="preserve">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w:t>
      </w:r>
    </w:p>
    <w:p w14:paraId="7F3CA4BD" w14:textId="77777777" w:rsidR="00AB2F17" w:rsidRDefault="00AB2F17" w:rsidP="00AB2F17">
      <w:pPr>
        <w:spacing w:line="480" w:lineRule="auto"/>
        <w:rPr>
          <w:ins w:id="257" w:author="Kieran Cox" w:date="2024-10-24T14:16:00Z" w16du:dateUtc="2024-10-24T21:16:00Z"/>
        </w:rPr>
      </w:pPr>
      <w:commentRangeStart w:id="258"/>
      <w:ins w:id="259" w:author="Kieran Cox" w:date="2024-10-24T14:16:00Z" w16du:dateUtc="2024-10-24T21:16:00Z">
        <w:r w:rsidRPr="005F1E8D">
          <w:t>First</w:t>
        </w:r>
      </w:ins>
      <w:commentRangeEnd w:id="258"/>
      <w:ins w:id="260" w:author="Kieran Cox" w:date="2024-10-24T14:18:00Z" w16du:dateUtc="2024-10-24T21:18:00Z">
        <w:r>
          <w:rPr>
            <w:rStyle w:val="CommentReference"/>
          </w:rPr>
          <w:commentReference w:id="258"/>
        </w:r>
      </w:ins>
      <w:ins w:id="261" w:author="Kieran Cox" w:date="2024-10-24T14:16:00Z" w16du:dateUtc="2024-10-24T21:16:00Z">
        <w:r w:rsidRPr="005F1E8D">
          <w:t>, to quantify the abundance and biodiversity</w:t>
        </w:r>
        <w:r>
          <w:t xml:space="preserve"> of </w:t>
        </w:r>
        <w:r w:rsidRPr="0067503F">
          <w:t>fish and invertebrate communities</w:t>
        </w:r>
        <w:r>
          <w:t xml:space="preserve"> </w:t>
        </w:r>
        <w:r w:rsidRPr="005F1E8D">
          <w:t>associated with each kelp forest</w:t>
        </w:r>
        <w:r>
          <w:t xml:space="preserve">, divers conducted </w:t>
        </w:r>
        <w:r w:rsidRPr="005F1E8D">
          <w:t>RLS</w:t>
        </w:r>
        <w:r>
          <w:t xml:space="preserve"> surveys along </w:t>
        </w:r>
        <w:r w:rsidRPr="005F1E8D">
          <w:t xml:space="preserve">50 m transect lines </w:t>
        </w:r>
        <w:r>
          <w:t>parallel</w:t>
        </w:r>
        <w:r w:rsidRPr="005F1E8D">
          <w:t xml:space="preserve"> to the </w:t>
        </w:r>
        <w:r>
          <w:t xml:space="preserve">edge of the </w:t>
        </w:r>
        <w:r w:rsidRPr="005F1E8D">
          <w:t>kelp forest</w:t>
        </w:r>
        <w:r>
          <w:t xml:space="preserve">. </w:t>
        </w:r>
      </w:ins>
    </w:p>
    <w:p w14:paraId="7247B5E3" w14:textId="1FB93F91" w:rsidR="001F79DB" w:rsidRPr="005F1E8D" w:rsidRDefault="00AB2F17" w:rsidP="0096667C">
      <w:pPr>
        <w:spacing w:line="480" w:lineRule="auto"/>
      </w:pPr>
      <w:ins w:id="262" w:author="Kieran Cox" w:date="2024-10-24T14:16:00Z" w16du:dateUtc="2024-10-24T21:16:00Z">
        <w:r w:rsidRPr="005F1E8D">
          <w:lastRenderedPageBreak/>
          <w:t xml:space="preserve">First, </w:t>
        </w:r>
        <w:r>
          <w:t xml:space="preserve">divers conducted </w:t>
        </w:r>
        <w:r w:rsidRPr="005F1E8D">
          <w:t>RLS</w:t>
        </w:r>
        <w:r>
          <w:t xml:space="preserve"> surveys along </w:t>
        </w:r>
        <w:r w:rsidRPr="005F1E8D">
          <w:t xml:space="preserve">50 m transect lines </w:t>
        </w:r>
        <w:r>
          <w:t>parallel</w:t>
        </w:r>
        <w:r w:rsidRPr="005F1E8D">
          <w:t xml:space="preserve"> to the </w:t>
        </w:r>
        <w:r>
          <w:t xml:space="preserve">edge of the </w:t>
        </w:r>
        <w:r w:rsidRPr="005F1E8D">
          <w:t>kelp forest</w:t>
        </w:r>
        <w:r>
          <w:t xml:space="preserve"> </w:t>
        </w:r>
        <w:r w:rsidRPr="005F1E8D">
          <w:t>to quantify the abundance and biodiversity</w:t>
        </w:r>
        <w:r>
          <w:t xml:space="preserve"> of </w:t>
        </w:r>
        <w:r w:rsidRPr="0067503F">
          <w:t>fish and invertebrate communities</w:t>
        </w:r>
        <w:r>
          <w:t xml:space="preserve"> </w:t>
        </w:r>
        <w:r w:rsidRPr="005F1E8D">
          <w:t>associated with each kelp forest</w:t>
        </w:r>
        <w:r>
          <w:t>.</w:t>
        </w:r>
      </w:ins>
      <w:ins w:id="263" w:author="Kieran Cox" w:date="2024-10-24T14:18:00Z" w16du:dateUtc="2024-10-24T21:18:00Z">
        <w:r>
          <w:t xml:space="preserve"> </w:t>
        </w:r>
      </w:ins>
      <w:r w:rsidR="00576692" w:rsidRPr="005F1E8D">
        <w:t xml:space="preserve">Next, </w:t>
      </w:r>
      <w:commentRangeStart w:id="264"/>
      <w:r w:rsidR="00576692" w:rsidRPr="005F1E8D">
        <w:t xml:space="preserve">we </w:t>
      </w:r>
      <w:commentRangeEnd w:id="264"/>
      <w:r>
        <w:rPr>
          <w:rStyle w:val="CommentReference"/>
        </w:rPr>
        <w:commentReference w:id="264"/>
      </w:r>
      <w:r w:rsidR="00576692" w:rsidRPr="005F1E8D">
        <w:t>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ins w:id="265" w:author="Bridget Maher" w:date="2024-10-07T14:30:00Z" w16du:dateUtc="2024-10-07T21:30:00Z">
        <w:r w:rsidR="00F762BB">
          <w:t>,</w:t>
        </w:r>
      </w:ins>
      <w:r w:rsidR="001F79DB" w:rsidRPr="005F1E8D">
        <w:t xml:space="preserve"> we measured the total length from holdfast to pneumatocyst </w:t>
      </w:r>
      <w:r w:rsidR="001F79DB" w:rsidRPr="005F1E8D">
        <w:rPr>
          <w:i/>
        </w:rPr>
        <w:t>in situ</w:t>
      </w:r>
      <w:r w:rsidR="001F79DB" w:rsidRPr="005F1E8D">
        <w:t>, but for giant kelp</w:t>
      </w:r>
      <w:ins w:id="266" w:author="Bridget Maher" w:date="2024-10-07T14:30:00Z" w16du:dateUtc="2024-10-07T21:30:00Z">
        <w:r w:rsidR="00F762BB">
          <w:t>,</w:t>
        </w:r>
      </w:ins>
      <w:r w:rsidR="001F79DB" w:rsidRPr="005F1E8D">
        <w:t xml:space="preserve"> we collected five random individuals to measure </w:t>
      </w:r>
      <w:ins w:id="267" w:author="Bridget Maher" w:date="2024-10-07T14:30:00Z" w16du:dateUtc="2024-10-07T21:30:00Z">
        <w:r w:rsidR="00F762BB">
          <w:t xml:space="preserve">the </w:t>
        </w:r>
      </w:ins>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268"/>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268"/>
      <w:r w:rsidR="004F21D6">
        <w:rPr>
          <w:rStyle w:val="CommentReference"/>
        </w:rPr>
        <w:commentReference w:id="268"/>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w:t>
      </w:r>
      <w:ins w:id="269" w:author="Kieran Cox" w:date="2024-10-24T14:25:00Z" w16du:dateUtc="2024-10-24T21:25:00Z">
        <w:r w:rsidR="00D55E08">
          <w:t xml:space="preserve">the </w:t>
        </w:r>
      </w:ins>
      <w:r w:rsidR="003F63B3" w:rsidRPr="003F63B3">
        <w:t xml:space="preserve">total forest area by swimming around the perimeter of the forest on the surface with a </w:t>
      </w:r>
      <w:commentRangeStart w:id="270"/>
      <w:commentRangeStart w:id="271"/>
      <w:r w:rsidR="003F63B3" w:rsidRPr="003F63B3">
        <w:t>Garmin GPS</w:t>
      </w:r>
      <w:commentRangeEnd w:id="270"/>
      <w:commentRangeEnd w:id="271"/>
      <w:ins w:id="272" w:author="Kieran Cox" w:date="2024-10-24T14:24:00Z" w16du:dateUtc="2024-10-24T21:24:00Z">
        <w:r w:rsidR="00D55E08">
          <w:t xml:space="preserve"> 7</w:t>
        </w:r>
      </w:ins>
      <w:ins w:id="273" w:author="Kieran Cox" w:date="2024-10-24T14:25:00Z" w16du:dateUtc="2024-10-24T21:25:00Z">
        <w:r w:rsidR="00D55E08">
          <w:t>3 Navigator</w:t>
        </w:r>
      </w:ins>
      <w:del w:id="274" w:author="Kieran Cox" w:date="2024-10-24T14:25:00Z" w16du:dateUtc="2024-10-24T21:25:00Z">
        <w:r w:rsidR="003F63B3" w:rsidDel="00D55E08">
          <w:delText>,</w:delText>
        </w:r>
      </w:del>
      <w:r w:rsidR="00D14D33">
        <w:rPr>
          <w:rStyle w:val="CommentReference"/>
        </w:rPr>
        <w:commentReference w:id="270"/>
      </w:r>
      <w:r w:rsidR="00D55E08">
        <w:rPr>
          <w:rStyle w:val="CommentReference"/>
        </w:rPr>
        <w:commentReference w:id="271"/>
      </w:r>
      <w:ins w:id="275" w:author="Bridget Maher" w:date="2024-10-18T13:43:00Z" w16du:dateUtc="2024-10-18T20:43:00Z">
        <w:del w:id="276" w:author="Kieran Cox" w:date="2024-10-24T14:25:00Z" w16du:dateUtc="2024-10-24T21:25:00Z">
          <w:r w:rsidR="003F63B3" w:rsidDel="00D55E08">
            <w:delText>,</w:delText>
          </w:r>
        </w:del>
      </w:ins>
      <w:ins w:id="277" w:author="Kiara Kattler" w:date="2024-10-03T08:59:00Z" w16du:dateUtc="2024-10-03T14:59:00Z">
        <w:del w:id="278" w:author="Kieran Cox" w:date="2024-10-24T14:25:00Z" w16du:dateUtc="2024-10-24T21:25:00Z">
          <w:r w:rsidR="00966E65" w:rsidDel="00D55E08">
            <w:delText xml:space="preserve"> (model number?)</w:delText>
          </w:r>
        </w:del>
      </w:ins>
      <w:ins w:id="279" w:author="Kiara Kattler" w:date="2024-10-18T13:43:00Z" w16du:dateUtc="2024-10-18T20:43:00Z">
        <w:r w:rsidR="003F63B3">
          <w:t>,</w:t>
        </w:r>
      </w:ins>
      <w:r w:rsidR="003F63B3">
        <w:t xml:space="preserve"> which we used to calculate total forest biomass (kg).</w:t>
      </w:r>
    </w:p>
    <w:p w14:paraId="50BA9561" w14:textId="4328F5DD" w:rsidR="00B71E47" w:rsidRPr="005F1E8D" w:rsidRDefault="002E568B" w:rsidP="00817D31">
      <w:pPr>
        <w:spacing w:line="480" w:lineRule="auto"/>
        <w:ind w:firstLine="720"/>
      </w:pPr>
      <w:del w:id="280" w:author="Kieran Cox" w:date="2024-10-24T14:29:00Z" w16du:dateUtc="2024-10-24T21:29:00Z">
        <w:r w:rsidRPr="005F1E8D" w:rsidDel="00D55E08">
          <w:delText xml:space="preserve">Finally, </w:delText>
        </w:r>
      </w:del>
      <w:ins w:id="281" w:author="Kieran Cox" w:date="2024-10-24T14:29:00Z" w16du:dateUtc="2024-10-24T21:29:00Z">
        <w:r w:rsidR="00D55E08">
          <w:t>T</w:t>
        </w:r>
      </w:ins>
      <w:del w:id="282" w:author="Kieran Cox" w:date="2024-10-24T14:29:00Z" w16du:dateUtc="2024-10-24T21:29:00Z">
        <w:r w:rsidRPr="005F1E8D" w:rsidDel="00D55E08">
          <w:delText>t</w:delText>
        </w:r>
      </w:del>
      <w:r w:rsidRPr="005F1E8D">
        <w: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ins w:id="283" w:author="Bridget Maher" w:date="2024-10-13T12:21:00Z" w16du:dateUtc="2024-10-13T19:21:00Z">
        <w:r w:rsidR="00D14D33">
          <w:t>six</w:t>
        </w:r>
      </w:ins>
      <w:ins w:id="284" w:author="Bridget Maher" w:date="2024-10-13T12:16:00Z" w16du:dateUtc="2024-10-13T19:16:00Z">
        <w:r w:rsidR="00D14D33">
          <w:t xml:space="preserve"> </w:t>
        </w:r>
      </w:ins>
      <w:r w:rsidRPr="005F1E8D">
        <w:t>paired</w:t>
      </w:r>
      <w:r w:rsidR="00B71E47" w:rsidRPr="005F1E8D">
        <w:t xml:space="preserve"> 60 mL syringe</w:t>
      </w:r>
      <w:r w:rsidRPr="005F1E8D">
        <w:t>s</w:t>
      </w:r>
      <w:r w:rsidR="00B71E47" w:rsidRPr="005F1E8D">
        <w:t xml:space="preserve"> of seawater </w:t>
      </w:r>
      <w:del w:id="285" w:author="Bridget Maher" w:date="2024-10-13T12:15:00Z" w16du:dateUtc="2024-10-13T19:15:00Z">
        <w:r w:rsidR="00B71E47" w:rsidRPr="005F1E8D">
          <w:delText>immediately outside the kelp forest within 0 – 2 m from the substrate, and 5 m into the kelp forest</w:delText>
        </w:r>
        <w:r w:rsidR="00895C86" w:rsidRPr="005F1E8D">
          <w:delText xml:space="preserve"> at the same depth</w:delText>
        </w:r>
        <w:r w:rsidR="00B71E47" w:rsidRPr="005F1E8D">
          <w:delText>.</w:delText>
        </w:r>
        <w:r w:rsidR="00B164BF" w:rsidRPr="00B164BF">
          <w:delText xml:space="preserve"> </w:delText>
        </w:r>
      </w:del>
      <w:del w:id="286" w:author="Bridget Maher" w:date="2024-10-13T12:16:00Z" w16du:dateUtc="2024-10-13T19:16:00Z">
        <w:r w:rsidR="00B164BF">
          <w:delText>We collected three</w:delText>
        </w:r>
        <w:r w:rsidR="00B164BF" w:rsidRPr="00B164BF">
          <w:delText xml:space="preserve"> paired NH</w:delText>
        </w:r>
        <w:r w:rsidR="00B164BF" w:rsidRPr="00B164BF">
          <w:rPr>
            <w:rFonts w:ascii="Cambria Math" w:hAnsi="Cambria Math" w:cs="Cambria Math"/>
          </w:rPr>
          <w:delText>₄⁺</w:delText>
        </w:r>
        <w:r w:rsidR="00B164BF" w:rsidRPr="00B164BF">
          <w:delText xml:space="preserve"> </w:delText>
        </w:r>
        <w:r w:rsidR="00B164BF">
          <w:delText>samples</w:delText>
        </w:r>
        <w:r w:rsidR="00B164BF" w:rsidRPr="00B164BF">
          <w:delText xml:space="preserve"> </w:delText>
        </w:r>
      </w:del>
      <w:r w:rsidR="00B164BF">
        <w:t>from</w:t>
      </w:r>
      <w:r w:rsidR="00B164BF" w:rsidRPr="00B164BF">
        <w:t xml:space="preserve"> each site, </w:t>
      </w:r>
      <w:del w:id="287" w:author="Bridget Maher" w:date="2024-10-13T12:15:00Z" w16du:dateUtc="2024-10-13T19:15:00Z">
        <w:r w:rsidR="00B164BF" w:rsidRPr="00B164BF">
          <w:delText xml:space="preserve">which were </w:delText>
        </w:r>
      </w:del>
      <w:r w:rsidR="00B164BF" w:rsidRPr="00B164BF">
        <w:t>spaced 5 m apart by matching them with the first three kelp transects.</w:t>
      </w:r>
      <w:ins w:id="288" w:author="Bridget Maher" w:date="2024-10-13T12:15:00Z" w16du:dateUtc="2024-10-13T19:15:00Z">
        <w:r w:rsidR="00B71E47" w:rsidRPr="005F1E8D">
          <w:t xml:space="preserve"> </w:t>
        </w:r>
      </w:ins>
      <w:ins w:id="289" w:author="Bridget Maher" w:date="2024-10-13T12:22:00Z" w16du:dateUtc="2024-10-13T19:22:00Z">
        <w:r w:rsidR="00D14D33">
          <w:t>Samples were taken i</w:t>
        </w:r>
      </w:ins>
      <w:ins w:id="290" w:author="Bridget Maher" w:date="2024-10-13T12:15:00Z" w16du:dateUtc="2024-10-13T19:15:00Z">
        <w:r w:rsidR="00D14D33" w:rsidRPr="005F1E8D">
          <w:t>mmediately outside the kelp forest within 0 – 2 m from the substrate and 5 m into the kelp forest at the same depth.</w:t>
        </w:r>
      </w:ins>
      <w:ins w:id="291" w:author="Bridget Maher" w:date="2024-10-18T13:43:00Z" w16du:dateUtc="2024-10-18T20:43:00Z">
        <w:r w:rsidR="00B71E47" w:rsidRPr="005F1E8D">
          <w:t xml:space="preserve"> </w:t>
        </w:r>
      </w:ins>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292"/>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292"/>
      <w:r w:rsidR="003E3578">
        <w:rPr>
          <w:rStyle w:val="CommentReference"/>
        </w:rPr>
        <w:commentReference w:id="292"/>
      </w:r>
      <w:r w:rsidR="00253D0A" w:rsidRPr="005F1E8D">
        <w:t>with</w:t>
      </w:r>
      <w:r w:rsidR="00B71E47" w:rsidRPr="005F1E8D">
        <w:t xml:space="preserve"> seawater</w:t>
      </w:r>
      <w:r w:rsidR="00026433">
        <w:t xml:space="preserve"> </w:t>
      </w:r>
      <w:del w:id="293" w:author="Kieran Cox" w:date="2024-10-24T14:30:00Z" w16du:dateUtc="2024-10-24T21:30:00Z">
        <w:r w:rsidR="00026433" w:rsidDel="00D55E08">
          <w:delText>for</w:delText>
        </w:r>
        <w:r w:rsidR="00171464" w:rsidRPr="005F1E8D" w:rsidDel="00D55E08">
          <w:delText xml:space="preserve"> creating</w:delText>
        </w:r>
      </w:del>
      <w:ins w:id="294" w:author="Kieran Cox" w:date="2024-10-24T14:30:00Z" w16du:dateUtc="2024-10-24T21:30:00Z">
        <w:r w:rsidR="00D55E08">
          <w:t>to create</w:t>
        </w:r>
      </w:ins>
      <w:r w:rsidR="00171464" w:rsidRPr="005F1E8D">
        <w:t xml:space="preserve"> standards.</w:t>
      </w:r>
      <w:r w:rsidR="00817D31">
        <w:t xml:space="preserve"> Samples and standards </w:t>
      </w:r>
      <w:r w:rsidR="00817D31">
        <w:lastRenderedPageBreak/>
        <w:t xml:space="preserve">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3D2382EC" w:rsidR="00F37657" w:rsidRDefault="005B26B9" w:rsidP="00EB3BC7">
      <w:pPr>
        <w:spacing w:line="480" w:lineRule="auto"/>
        <w:rPr>
          <w:color w:val="000000"/>
        </w:rPr>
      </w:pPr>
      <w:commentRangeStart w:id="295"/>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ins w:id="296" w:author="Kieran Cox" w:date="2024-10-24T14:43:00Z" w16du:dateUtc="2024-10-24T21:43:00Z">
        <w:r w:rsidR="0043628E">
          <w:t>,</w:t>
        </w:r>
      </w:ins>
      <w:r w:rsidRPr="005F1E8D">
        <w:t xml:space="preserve"> we conducted two caging experiments </w:t>
      </w:r>
      <w:r w:rsidRPr="005F1E8D">
        <w:rPr>
          <w:i/>
        </w:rPr>
        <w:t>in situ</w:t>
      </w:r>
      <w:r w:rsidRPr="005F1E8D">
        <w:t xml:space="preserve"> </w:t>
      </w:r>
      <w:r>
        <w:t>near Bamfield.</w:t>
      </w:r>
      <w:commentRangeStart w:id="297"/>
      <w:r w:rsidR="00DE63E7" w:rsidRPr="005F1E8D">
        <w:t xml:space="preserve"> </w:t>
      </w:r>
      <w:commentRangeEnd w:id="297"/>
      <w:r w:rsidR="008F1CD7">
        <w:rPr>
          <w:rStyle w:val="CommentReference"/>
        </w:rPr>
        <w:commentReference w:id="297"/>
      </w:r>
      <w:r w:rsidR="00A047D2">
        <w:t>T</w:t>
      </w:r>
      <w:r w:rsidR="00FE017D" w:rsidRPr="005F1E8D">
        <w:t xml:space="preserve">he first caging experiment </w:t>
      </w:r>
      <w:del w:id="298" w:author="Kieran Cox" w:date="2024-10-24T14:43:00Z" w16du:dateUtc="2024-10-24T21:43:00Z">
        <w:r w:rsidR="00392DBC" w:rsidRPr="005F1E8D" w:rsidDel="0043628E">
          <w:delText>took place</w:delText>
        </w:r>
      </w:del>
      <w:ins w:id="299" w:author="Kieran Cox" w:date="2024-10-24T14:43:00Z" w16du:dateUtc="2024-10-24T21:43:00Z">
        <w:r w:rsidR="0043628E">
          <w:t>occurred</w:t>
        </w:r>
      </w:ins>
      <w:r w:rsidR="00392DBC" w:rsidRPr="005F1E8D">
        <w:t xml:space="preserve"> </w:t>
      </w:r>
      <w:commentRangeStart w:id="300"/>
      <w:ins w:id="301" w:author="Kieran Cox" w:date="2024-10-24T14:45:00Z" w16du:dateUtc="2024-10-24T21:45:00Z">
        <w:r w:rsidR="0043628E" w:rsidRPr="005F1E8D">
          <w:t>May 27</w:t>
        </w:r>
        <w:r w:rsidR="0043628E">
          <w:t xml:space="preserve"> </w:t>
        </w:r>
        <w:r w:rsidR="0043628E" w:rsidRPr="005F1E8D">
          <w:rPr>
            <w:color w:val="000000"/>
          </w:rPr>
          <w:t>–</w:t>
        </w:r>
        <w:r w:rsidR="0043628E">
          <w:rPr>
            <w:color w:val="000000"/>
          </w:rPr>
          <w:t xml:space="preserve"> </w:t>
        </w:r>
        <w:r w:rsidR="0043628E">
          <w:t>28</w:t>
        </w:r>
        <w:r w:rsidR="0043628E" w:rsidRPr="005F1E8D">
          <w:t>, 2021</w:t>
        </w:r>
      </w:ins>
      <w:ins w:id="302" w:author="Kieran Cox" w:date="2024-10-24T14:44:00Z" w16du:dateUtc="2024-10-24T21:44:00Z">
        <w:r w:rsidR="0043628E">
          <w:t xml:space="preserve"> </w:t>
        </w:r>
      </w:ins>
      <w:commentRangeEnd w:id="300"/>
      <w:ins w:id="303" w:author="Kieran Cox" w:date="2024-10-24T14:46:00Z" w16du:dateUtc="2024-10-24T21:46:00Z">
        <w:r w:rsidR="0043628E">
          <w:rPr>
            <w:rStyle w:val="CommentReference"/>
          </w:rPr>
          <w:commentReference w:id="300"/>
        </w:r>
      </w:ins>
      <w:r w:rsidR="00FE017D" w:rsidRPr="005F1E8D">
        <w:t>at Scott’s Bay (48°50'05.2"N</w:t>
      </w:r>
      <w:r w:rsidR="00AA20C8">
        <w:t>,</w:t>
      </w:r>
      <w:r w:rsidR="00FE017D" w:rsidRPr="005F1E8D">
        <w:t xml:space="preserve"> 125°08'49.3"W)</w:t>
      </w:r>
      <w:r w:rsidR="000C156B">
        <w:t xml:space="preserve">, a wide, exposed bay that opens </w:t>
      </w:r>
      <w:del w:id="304" w:author="Jasmin Schuster" w:date="2024-10-19T16:23:00Z" w16du:dateUtc="2024-10-19T23:23:00Z">
        <w:r w:rsidR="000C156B" w:rsidDel="004F21D6">
          <w:delText xml:space="preserve">on </w:delText>
        </w:r>
      </w:del>
      <w:ins w:id="305" w:author="Jasmin Schuster" w:date="2024-10-19T16:23:00Z" w16du:dateUtc="2024-10-19T23:23:00Z">
        <w:r w:rsidR="004F21D6">
          <w:t xml:space="preserve">into? </w:t>
        </w:r>
      </w:ins>
      <w:r w:rsidR="000C156B">
        <w:t>Trevor Channel (</w:t>
      </w:r>
      <w:r w:rsidR="00D34121">
        <w:rPr>
          <w:highlight w:val="green"/>
        </w:rPr>
        <w:t>Fig. 1d</w:t>
      </w:r>
      <w:ins w:id="306" w:author="Kieran Cox" w:date="2024-10-24T14:45:00Z" w16du:dateUtc="2024-10-24T21:45:00Z">
        <w:r w:rsidR="0043628E">
          <w:t>)</w:t>
        </w:r>
      </w:ins>
      <w:del w:id="307" w:author="Kieran Cox" w:date="2024-10-24T14:45:00Z" w16du:dateUtc="2024-10-24T21:45:00Z">
        <w:r w:rsidR="000C156B" w:rsidDel="0043628E">
          <w:delText>),</w:delText>
        </w:r>
        <w:r w:rsidR="00FE017D" w:rsidRPr="005F1E8D" w:rsidDel="0043628E">
          <w:delText xml:space="preserve"> </w:delText>
        </w:r>
        <w:r w:rsidR="00FC0F65" w:rsidRPr="005F1E8D" w:rsidDel="0043628E">
          <w:delText>on May 27</w:delText>
        </w:r>
        <w:r w:rsidR="000C156B" w:rsidDel="0043628E">
          <w:delText xml:space="preserve"> </w:delText>
        </w:r>
        <w:r w:rsidR="000C156B" w:rsidRPr="005F1E8D" w:rsidDel="0043628E">
          <w:rPr>
            <w:color w:val="000000"/>
          </w:rPr>
          <w:delText>–</w:delText>
        </w:r>
        <w:r w:rsidR="000C156B" w:rsidDel="0043628E">
          <w:rPr>
            <w:color w:val="000000"/>
          </w:rPr>
          <w:delText xml:space="preserve"> </w:delText>
        </w:r>
        <w:r w:rsidR="000C156B" w:rsidDel="0043628E">
          <w:delText>28</w:delText>
        </w:r>
        <w:r w:rsidR="00FC0F65" w:rsidRPr="005F1E8D" w:rsidDel="0043628E">
          <w:delText>, 2021</w:delText>
        </w:r>
      </w:del>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w:t>
      </w:r>
      <w:commentRangeStart w:id="308"/>
      <w:r w:rsidR="00C12458" w:rsidRPr="005F1E8D">
        <w:t xml:space="preserve">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xml:space="preserve">) from the site via SCUBA, </w:t>
      </w:r>
      <w:commentRangeStart w:id="309"/>
      <w:r w:rsidR="00C12458" w:rsidRPr="005F1E8D">
        <w:t xml:space="preserve">measured contracted sea cucumber length </w:t>
      </w:r>
      <w:commentRangeEnd w:id="309"/>
      <w:r w:rsidR="006717E0">
        <w:rPr>
          <w:rStyle w:val="CommentReference"/>
        </w:rPr>
        <w:commentReference w:id="309"/>
      </w:r>
      <w:r w:rsidR="00C12458" w:rsidRPr="005F1E8D">
        <w:t>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w:t>
      </w:r>
      <w:commentRangeEnd w:id="308"/>
      <w:r w:rsidR="004F21D6">
        <w:rPr>
          <w:rStyle w:val="CommentReference"/>
        </w:rPr>
        <w:commentReference w:id="308"/>
      </w:r>
      <w:r w:rsidR="00AC1B8C" w:rsidRPr="005F1E8D">
        <w:t>After 24 h</w:t>
      </w:r>
      <w:ins w:id="310" w:author="Kieran Cox" w:date="2024-10-24T14:51:00Z" w16du:dateUtc="2024-10-24T21:51:00Z">
        <w:r w:rsidR="0043628E">
          <w:t>ours</w:t>
        </w:r>
      </w:ins>
      <w:r w:rsidR="00AC1B8C" w:rsidRPr="005F1E8D">
        <w:t xml:space="preserve">,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C0D2D2B"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w:t>
      </w:r>
      <w:del w:id="311" w:author="Kieran Cox" w:date="2024-10-24T14:57:00Z" w16du:dateUtc="2024-10-24T21:57:00Z">
        <w:r w:rsidRPr="005F1E8D" w:rsidDel="008F1CD7">
          <w:delText xml:space="preserve">took </w:delText>
        </w:r>
      </w:del>
      <w:ins w:id="312" w:author="Kieran Cox" w:date="2024-10-24T14:56:00Z" w16du:dateUtc="2024-10-24T21:56:00Z">
        <w:r w:rsidR="008F1CD7">
          <w:t xml:space="preserve">occurred </w:t>
        </w:r>
      </w:ins>
      <w:commentRangeStart w:id="313"/>
      <w:ins w:id="314" w:author="Kieran Cox" w:date="2024-10-24T14:57:00Z" w16du:dateUtc="2024-10-24T21:57:00Z">
        <w:r w:rsidR="008F1CD7" w:rsidRPr="005F1E8D">
          <w:rPr>
            <w:color w:val="000000"/>
          </w:rPr>
          <w:t>June 10 – 19, 2023</w:t>
        </w:r>
        <w:commentRangeEnd w:id="313"/>
        <w:r w:rsidR="008F1CD7">
          <w:rPr>
            <w:rStyle w:val="CommentReference"/>
          </w:rPr>
          <w:commentReference w:id="313"/>
        </w:r>
        <w:r w:rsidR="008F1CD7">
          <w:rPr>
            <w:color w:val="000000"/>
          </w:rPr>
          <w:t xml:space="preserve"> </w:t>
        </w:r>
      </w:ins>
      <w:del w:id="315" w:author="Kieran Cox" w:date="2024-10-24T14:57:00Z" w16du:dateUtc="2024-10-24T21:57:00Z">
        <w:r w:rsidRPr="005F1E8D" w:rsidDel="008F1CD7">
          <w:delText xml:space="preserve">place </w:delText>
        </w:r>
      </w:del>
      <w:r w:rsidRPr="005F1E8D">
        <w:t xml:space="preserve">in Bamfield </w:t>
      </w:r>
      <w:r w:rsidR="0003350D" w:rsidRPr="005F1E8D">
        <w:t>I</w:t>
      </w:r>
      <w:r w:rsidRPr="005F1E8D">
        <w:t>nlet (48°49'53"N 125°08'11"W)</w:t>
      </w:r>
      <w:r w:rsidR="000C156B">
        <w:t>, a narrow, sheltered inlet (</w:t>
      </w:r>
      <w:r w:rsidR="00D34121">
        <w:rPr>
          <w:highlight w:val="green"/>
        </w:rPr>
        <w:t>Fig. 1d</w:t>
      </w:r>
      <w:r w:rsidR="000C156B">
        <w:t>)</w:t>
      </w:r>
      <w:del w:id="316" w:author="Kieran Cox" w:date="2024-10-24T14:57:00Z" w16du:dateUtc="2024-10-24T21:57:00Z">
        <w:r w:rsidR="000C156B" w:rsidDel="008F1CD7">
          <w:delText>,</w:delText>
        </w:r>
        <w:r w:rsidRPr="005F1E8D" w:rsidDel="008F1CD7">
          <w:delText xml:space="preserve"> </w:delText>
        </w:r>
        <w:r w:rsidR="00BD384B" w:rsidRPr="005F1E8D" w:rsidDel="008F1CD7">
          <w:delText xml:space="preserve">from </w:delText>
        </w:r>
        <w:commentRangeStart w:id="317"/>
        <w:r w:rsidR="00BD384B" w:rsidRPr="005F1E8D" w:rsidDel="008F1CD7">
          <w:rPr>
            <w:color w:val="000000"/>
          </w:rPr>
          <w:delText>June 10 – 19, 2023</w:delText>
        </w:r>
        <w:commentRangeEnd w:id="317"/>
        <w:r w:rsidR="000150BA" w:rsidDel="008F1CD7">
          <w:rPr>
            <w:rStyle w:val="CommentReference"/>
          </w:rPr>
          <w:commentReference w:id="317"/>
        </w:r>
      </w:del>
      <w:r w:rsidR="00BD384B" w:rsidRPr="005F1E8D">
        <w:rPr>
          <w:color w:val="000000"/>
        </w:rPr>
        <w:t>,</w:t>
      </w:r>
      <w:commentRangeStart w:id="318"/>
      <w:r w:rsidR="00BD384B" w:rsidRPr="005F1E8D">
        <w:rPr>
          <w:color w:val="000000"/>
        </w:rPr>
        <w:t xml:space="preserve"> and </w:t>
      </w:r>
      <w:commentRangeEnd w:id="318"/>
      <w:r w:rsidR="008F1CD7">
        <w:rPr>
          <w:rStyle w:val="CommentReference"/>
        </w:rPr>
        <w:commentReference w:id="318"/>
      </w:r>
      <w:r w:rsidR="00CF5454" w:rsidRPr="005F1E8D">
        <w:rPr>
          <w:color w:val="000000"/>
        </w:rPr>
        <w:t xml:space="preserve">we </w:t>
      </w:r>
      <w:r w:rsidR="00BD384B" w:rsidRPr="005F1E8D">
        <w:rPr>
          <w:color w:val="000000"/>
        </w:rPr>
        <w:t xml:space="preserve">replicated it </w:t>
      </w:r>
      <w:commentRangeStart w:id="319"/>
      <w:del w:id="320" w:author="Jasmin Schuster" w:date="2024-10-19T16:24:00Z" w16du:dateUtc="2024-10-19T23:24:00Z">
        <w:r w:rsidR="00BD384B" w:rsidRPr="005F1E8D" w:rsidDel="004F21D6">
          <w:rPr>
            <w:color w:val="000000"/>
          </w:rPr>
          <w:delText xml:space="preserve">from </w:delText>
        </w:r>
      </w:del>
      <w:ins w:id="321" w:author="Jasmin Schuster" w:date="2024-10-19T16:24:00Z" w16du:dateUtc="2024-10-19T23:24:00Z">
        <w:r w:rsidR="004F21D6">
          <w:rPr>
            <w:color w:val="000000"/>
          </w:rPr>
          <w:t>again in</w:t>
        </w:r>
        <w:r w:rsidR="004F21D6" w:rsidRPr="005F1E8D">
          <w:rPr>
            <w:color w:val="000000"/>
          </w:rPr>
          <w:t xml:space="preserve"> </w:t>
        </w:r>
      </w:ins>
      <w:commentRangeEnd w:id="319"/>
      <w:r w:rsidR="0043628E">
        <w:rPr>
          <w:rStyle w:val="CommentReference"/>
        </w:rPr>
        <w:commentReference w:id="319"/>
      </w:r>
      <w:r w:rsidR="00BD384B" w:rsidRPr="005F1E8D">
        <w:rPr>
          <w:color w:val="000000"/>
        </w:rPr>
        <w:t xml:space="preserve">June </w:t>
      </w:r>
      <w:r w:rsidR="00BD384B" w:rsidRPr="005F1E8D">
        <w:rPr>
          <w:color w:val="000000"/>
        </w:rPr>
        <w:lastRenderedPageBreak/>
        <w:t xml:space="preserve">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 xml:space="preserve">red rock crabs </w:t>
      </w:r>
      <w:commentRangeStart w:id="322"/>
      <w:r w:rsidRPr="005F1E8D">
        <w:t>(</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t>
      </w:r>
      <w:commentRangeEnd w:id="322"/>
      <w:r w:rsidR="004F21D6">
        <w:rPr>
          <w:rStyle w:val="CommentReference"/>
        </w:rPr>
        <w:commentReference w:id="322"/>
      </w:r>
      <w:r w:rsidR="007D6070" w:rsidRPr="005F1E8D">
        <w:rPr>
          <w:color w:val="000000"/>
        </w:rPr>
        <w:t xml:space="preserve">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w:t>
      </w:r>
      <w:ins w:id="323" w:author="Kiara Kattler" w:date="2024-10-03T09:05:00Z" w16du:dateUtc="2024-10-03T15:05:00Z">
        <w:r w:rsidR="00587911">
          <w:rPr>
            <w:color w:val="000000"/>
          </w:rPr>
          <w:t xml:space="preserve">with x </w:t>
        </w:r>
      </w:ins>
      <w:r w:rsidR="007D6070" w:rsidRPr="005F1E8D">
        <w:rPr>
          <w:color w:val="000000"/>
        </w:rPr>
        <w:t xml:space="preserve">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 xml:space="preserve">15.9 cm), one medium </w:t>
      </w:r>
      <w:del w:id="324" w:author="Kieran Cox" w:date="2024-10-24T15:58:00Z" w16du:dateUtc="2024-10-24T22:58:00Z">
        <w:r w:rsidR="007D6070" w:rsidRPr="005F1E8D" w:rsidDel="002C64FA">
          <w:rPr>
            <w:color w:val="000000"/>
          </w:rPr>
          <w:delText xml:space="preserve">size </w:delText>
        </w:r>
      </w:del>
      <w:r w:rsidR="007D6070" w:rsidRPr="005F1E8D">
        <w:rPr>
          <w:color w:val="000000"/>
        </w:rPr>
        <w:t>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ins w:id="325" w:author="Bridget Maher" w:date="2024-10-13T12:25:00Z" w16du:dateUtc="2024-10-13T19:25:00Z">
        <w:r w:rsidR="00F6133E">
          <w:rPr>
            <w:color w:val="000000"/>
          </w:rPr>
          <w:t>s</w:t>
        </w:r>
      </w:ins>
      <w:del w:id="326" w:author="Bridget Maher" w:date="2024-10-13T12:25:00Z" w16du:dateUtc="2024-10-13T19:25:00Z">
        <w:r w:rsidR="007D6070" w:rsidRPr="005F1E8D">
          <w:rPr>
            <w:color w:val="000000"/>
          </w:rPr>
          <w:delText>t</w:delText>
        </w:r>
      </w:del>
      <w:r w:rsidR="007D6070" w:rsidRPr="005F1E8D">
        <w:rPr>
          <w:color w:val="000000"/>
        </w:rPr>
        <w:t>o weight</w:t>
      </w:r>
      <w:ins w:id="327" w:author="Bridget Maher" w:date="2024-10-07T14:37:00Z" w16du:dateUtc="2024-10-07T21:37:00Z">
        <w:r w:rsidR="007D6070" w:rsidRPr="005F1E8D">
          <w:rPr>
            <w:color w:val="000000"/>
          </w:rPr>
          <w:t xml:space="preserve"> </w:t>
        </w:r>
      </w:ins>
      <w:del w:id="328" w:author="Bridget Maher" w:date="2024-10-07T14:37:00Z" w16du:dateUtc="2024-10-07T21:37:00Z">
        <w:r w:rsidR="007D6070" w:rsidRPr="005F1E8D" w:rsidDel="00CB3CD3">
          <w:rPr>
            <w:color w:val="000000"/>
          </w:rPr>
          <w:delText xml:space="preserve"> </w:delText>
        </w:r>
      </w:del>
      <w:ins w:id="329" w:author="Bridget Maher" w:date="2024-10-07T14:37:00Z" w16du:dateUtc="2024-10-07T21:37:00Z">
        <w:r w:rsidR="00CB3CD3">
          <w:rPr>
            <w:color w:val="000000"/>
          </w:rPr>
          <w:t>was similar across all cages</w:t>
        </w:r>
      </w:ins>
      <w:del w:id="330" w:author="Bridget Maher" w:date="2024-10-07T14:37:00Z" w16du:dateUtc="2024-10-07T21:37:00Z">
        <w:r w:rsidR="007D6070" w:rsidRPr="005F1E8D">
          <w:rPr>
            <w:color w:val="000000"/>
          </w:rPr>
          <w:delText>the cages similarly to the crabs</w:delText>
        </w:r>
      </w:del>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During both experiments, we replaced the crabs after 4 days with freshly fed, similar-sized crabs, at which point</w:t>
      </w:r>
      <w:ins w:id="331" w:author="Bridget Maher" w:date="2024-10-07T14:38:00Z" w16du:dateUtc="2024-10-07T21:38:00Z">
        <w:r w:rsidR="00D12ADF">
          <w:rPr>
            <w:color w:val="000000"/>
          </w:rPr>
          <w:t>,</w:t>
        </w:r>
      </w:ins>
      <w:r w:rsidR="007D6070" w:rsidRPr="005F1E8D">
        <w:rPr>
          <w:color w:val="000000"/>
        </w:rPr>
        <w:t xml:space="preserve"> we </w:t>
      </w:r>
      <w:commentRangeStart w:id="332"/>
      <w:r w:rsidR="007D6070" w:rsidRPr="005F1E8D">
        <w:rPr>
          <w:color w:val="000000"/>
        </w:rPr>
        <w:t>re-randomized the order of the cages along the line</w:t>
      </w:r>
      <w:commentRangeEnd w:id="332"/>
      <w:r w:rsidR="00F6133E">
        <w:rPr>
          <w:rStyle w:val="CommentReference"/>
        </w:rPr>
        <w:commentReference w:id="332"/>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commentRangeEnd w:id="295"/>
      <w:r w:rsidR="004F21D6">
        <w:rPr>
          <w:rStyle w:val="CommentReference"/>
        </w:rPr>
        <w:commentReference w:id="295"/>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commentRangeStart w:id="333"/>
      <w:proofErr w:type="spellStart"/>
      <w:proofErr w:type="gramStart"/>
      <w:r w:rsidR="0097669C" w:rsidRPr="005F1E8D">
        <w:t>DHARMa</w:t>
      </w:r>
      <w:proofErr w:type="spellEnd"/>
      <w:r w:rsidR="0097669C" w:rsidRPr="005F1E8D">
        <w:t>::</w:t>
      </w:r>
      <w:proofErr w:type="spellStart"/>
      <w:proofErr w:type="gramEnd"/>
      <w:r w:rsidR="0097669C" w:rsidRPr="005F1E8D">
        <w:t>simulateResiduals</w:t>
      </w:r>
      <w:commentRangeEnd w:id="333"/>
      <w:proofErr w:type="spellEnd"/>
      <w:r w:rsidR="00FD34B9">
        <w:rPr>
          <w:rStyle w:val="CommentReference"/>
        </w:rPr>
        <w:commentReference w:id="333"/>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w:t>
      </w:r>
      <w:r w:rsidR="0097669C">
        <w:rPr>
          <w:color w:val="000000"/>
        </w:rPr>
        <w:lastRenderedPageBreak/>
        <w:t xml:space="preserve">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commentRangeStart w:id="334"/>
      <w:r w:rsidR="0097669C">
        <w:fldChar w:fldCharType="begin"/>
      </w:r>
      <w:r w:rsidR="0097669C">
        <w:instrText>HYPERLINK "https://github.com/em-lim13/Ch2_Spatial_pee"</w:instrText>
      </w:r>
      <w:r w:rsidR="0097669C">
        <w:fldChar w:fldCharType="separate"/>
      </w:r>
      <w:r w:rsidR="0097669C" w:rsidRPr="00D53E0F">
        <w:rPr>
          <w:rStyle w:val="Hyperlink"/>
        </w:rPr>
        <w:t>https://github.com/em-lim13/Ch2_Spatial_pee</w:t>
      </w:r>
      <w:r w:rsidR="0097669C">
        <w:rPr>
          <w:rStyle w:val="Hyperlink"/>
        </w:rPr>
        <w:fldChar w:fldCharType="end"/>
      </w:r>
      <w:r w:rsidR="008E62A2" w:rsidRPr="005F1E8D">
        <w:t>.</w:t>
      </w:r>
      <w:commentRangeEnd w:id="334"/>
      <w:r w:rsidR="00FD34B9">
        <w:rPr>
          <w:rStyle w:val="CommentReference"/>
        </w:rPr>
        <w:commentReference w:id="334"/>
      </w:r>
    </w:p>
    <w:p w14:paraId="321F05C0" w14:textId="0B767C4B" w:rsidR="00A226B8" w:rsidRDefault="00943023" w:rsidP="00EB3BC7">
      <w:pPr>
        <w:spacing w:line="480" w:lineRule="auto"/>
        <w:rPr>
          <w:ins w:id="335" w:author="Emily Leedham" w:date="2024-10-14T17:40:00Z" w16du:dateUtc="2024-10-14T04:40:00Z"/>
        </w:rPr>
      </w:pPr>
      <w:r w:rsidRPr="005F1E8D">
        <w:tab/>
        <w:t xml:space="preserve">For each Reef Life Survey conducted, </w:t>
      </w:r>
      <w:r w:rsidR="00DE4185">
        <w:t xml:space="preserve">we </w:t>
      </w:r>
      <w:r w:rsidRPr="005F1E8D">
        <w:t>calculated fish biomass from fish length following the formula</w:t>
      </w:r>
      <w:ins w:id="336" w:author="Emily Leedham" w:date="2024-10-14T17:40:00Z" w16du:dateUtc="2024-10-14T04:40:00Z">
        <w:r w:rsidR="00A226B8">
          <w:t>:</w:t>
        </w:r>
      </w:ins>
    </w:p>
    <w:p w14:paraId="5F422070" w14:textId="07DBC925" w:rsidR="00A226B8" w:rsidRDefault="00A226B8" w:rsidP="00EB3BC7">
      <w:pPr>
        <w:spacing w:line="480" w:lineRule="auto"/>
        <w:rPr>
          <w:ins w:id="337" w:author="Emily Leedham" w:date="2024-10-14T17:40:00Z" w16du:dateUtc="2024-10-14T04:40:00Z"/>
        </w:rPr>
      </w:pPr>
      <w:commentRangeStart w:id="338"/>
      <m:oMathPara>
        <m:oMath>
          <m:r>
            <w:ins w:id="339" w:author="Emily Leedham" w:date="2024-10-14T17:41:00Z" w16du:dateUtc="2024-10-14T04:41:00Z">
              <w:rPr>
                <w:rFonts w:ascii="Cambria Math" w:hAnsi="Cambria Math"/>
              </w:rPr>
              <m:t xml:space="preserve"> W=a</m:t>
            </w:ins>
          </m:r>
          <m:sSup>
            <m:sSupPr>
              <m:ctrlPr>
                <w:ins w:id="340" w:author="Emily Leedham" w:date="2024-10-14T17:41:00Z" w16du:dateUtc="2024-10-14T04:41:00Z">
                  <w:rPr>
                    <w:rFonts w:ascii="Cambria Math" w:hAnsi="Cambria Math"/>
                    <w:i/>
                  </w:rPr>
                </w:ins>
              </m:ctrlPr>
            </m:sSupPr>
            <m:e>
              <m:r>
                <w:ins w:id="341" w:author="Emily Leedham" w:date="2024-10-14T17:41:00Z" w16du:dateUtc="2024-10-14T04:41:00Z">
                  <w:rPr>
                    <w:rFonts w:ascii="Cambria Math" w:hAnsi="Cambria Math"/>
                  </w:rPr>
                  <m:t>L</m:t>
                </w:ins>
              </m:r>
            </m:e>
            <m:sup>
              <m:r>
                <w:ins w:id="342" w:author="Emily Leedham" w:date="2024-10-14T17:41:00Z" w16du:dateUtc="2024-10-14T04:41:00Z">
                  <w:rPr>
                    <w:rFonts w:ascii="Cambria Math" w:hAnsi="Cambria Math"/>
                  </w:rPr>
                  <m:t>b</m:t>
                </w:ins>
              </m:r>
            </m:sup>
          </m:sSup>
          <w:commentRangeEnd w:id="338"/>
          <m:r>
            <w:ins w:id="343" w:author="Emily Leedham" w:date="2024-10-14T17:43:00Z" w16du:dateUtc="2024-10-14T04:43:00Z">
              <m:rPr>
                <m:sty m:val="p"/>
              </m:rPr>
              <w:rPr>
                <w:rStyle w:val="CommentReference"/>
              </w:rPr>
              <w:commentReference w:id="338"/>
            </w:ins>
          </m:r>
        </m:oMath>
      </m:oMathPara>
    </w:p>
    <w:p w14:paraId="3A4A1039" w14:textId="3E58DB2A" w:rsidR="001B79C7" w:rsidRDefault="00943023" w:rsidP="00EB3BC7">
      <w:pPr>
        <w:spacing w:line="480" w:lineRule="auto"/>
      </w:pPr>
      <w:del w:id="344" w:author="Emily Leedham" w:date="2024-10-14T17:41:00Z" w16du:dateUtc="2024-10-14T04:41:00Z">
        <w:r w:rsidRPr="005F1E8D">
          <w:delText xml:space="preserve"> (W = a</w:delText>
        </w:r>
        <w:r w:rsidR="00990B37">
          <w:delText>*L</w:delText>
        </w:r>
        <w:r w:rsidR="00990B37">
          <w:rPr>
            <w:vertAlign w:val="superscript"/>
          </w:rPr>
          <w:delText>b</w:delText>
        </w:r>
        <w:r w:rsidRPr="005F1E8D">
          <w:delText xml:space="preserve">) where </w:delText>
        </w:r>
      </w:del>
      <w:r w:rsidRPr="005F1E8D">
        <w:t>W is fish weight, L is the fish length, a and b are species</w:t>
      </w:r>
      <w:r w:rsidR="008600C1" w:rsidRPr="005F1E8D">
        <w:t>-</w:t>
      </w:r>
      <w:r w:rsidRPr="005F1E8D">
        <w:t xml:space="preserve">specific constants from FishBas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del w:id="345" w:author="Jasmin Schuster" w:date="2024-10-19T16:29:00Z" w16du:dateUtc="2024-10-19T23:29:00Z">
        <w:r w:rsidR="00131A7C" w:rsidRPr="005F1E8D" w:rsidDel="004F21D6">
          <w:delText xml:space="preserve">For </w:delText>
        </w:r>
      </w:del>
      <w:proofErr w:type="gramStart"/>
      <w:ins w:id="346" w:author="Jasmin Schuster" w:date="2024-10-19T16:29:00Z" w16du:dateUtc="2024-10-19T23:29:00Z">
        <w:r w:rsidR="004F21D6">
          <w:t>All</w:t>
        </w:r>
        <w:r w:rsidR="004F21D6" w:rsidRPr="005F1E8D">
          <w:t xml:space="preserve"> </w:t>
        </w:r>
        <w:r w:rsidR="004F21D6">
          <w:t xml:space="preserve">mobile </w:t>
        </w:r>
      </w:ins>
      <w:r w:rsidR="00131A7C" w:rsidRPr="005F1E8D">
        <w:t>invertebrates,</w:t>
      </w:r>
      <w:proofErr w:type="gramEnd"/>
      <w:ins w:id="347" w:author="Jasmin Schuster" w:date="2024-10-19T16:29:00Z" w16du:dateUtc="2024-10-19T23:29:00Z">
        <w:r w:rsidR="004F21D6">
          <w:t xml:space="preserve"> were counted</w:t>
        </w:r>
      </w:ins>
      <w:ins w:id="348" w:author="Jasmin Schuster" w:date="2024-10-23T17:03:00Z" w16du:dateUtc="2024-10-24T00:03:00Z">
        <w:r w:rsidR="00131A7C" w:rsidRPr="005F1E8D">
          <w:t>,</w:t>
        </w:r>
      </w:ins>
      <w:ins w:id="349" w:author="Jasmin Schuster" w:date="2024-10-19T16:29:00Z" w16du:dateUtc="2024-10-19T23:29:00Z">
        <w:r w:rsidR="004F21D6">
          <w:t xml:space="preserve"> but only</w:t>
        </w:r>
      </w:ins>
      <w:ins w:id="350" w:author="Kieran Cox" w:date="2024-10-24T15:09:00Z" w16du:dateUtc="2024-10-24T22:09:00Z">
        <w:r w:rsidR="00FD34B9">
          <w:t xml:space="preserve"> </w:t>
        </w:r>
      </w:ins>
      <w:commentRangeStart w:id="351"/>
      <w:del w:id="352" w:author="Emily Leedham" w:date="2024-10-14T17:44:00Z" w16du:dateUtc="2024-10-14T04:44:00Z">
        <w:r w:rsidR="00131A7C" w:rsidRPr="005F1E8D">
          <w:delText xml:space="preserve"> </w:delText>
        </w:r>
      </w:del>
      <w:r w:rsidR="00131A7C" w:rsidRPr="005F1E8D">
        <w:t xml:space="preserve">sunflower sea stars </w:t>
      </w:r>
      <w:commentRangeEnd w:id="351"/>
      <w:r w:rsidR="00FD34B9">
        <w:rPr>
          <w:rStyle w:val="CommentReference"/>
        </w:rPr>
        <w:commentReference w:id="351"/>
      </w:r>
      <w:r w:rsidR="00131A7C" w:rsidRPr="005F1E8D">
        <w:t xml:space="preserve">and </w:t>
      </w:r>
      <w:commentRangeStart w:id="353"/>
      <w:r w:rsidR="00131A7C" w:rsidRPr="005F1E8D">
        <w:t>economically</w:t>
      </w:r>
      <w:ins w:id="354" w:author="Bridget Maher" w:date="2024-10-13T12:28:00Z" w16du:dateUtc="2024-10-13T19:28:00Z">
        <w:r w:rsidR="00131A7C" w:rsidRPr="005F1E8D">
          <w:t xml:space="preserve"> </w:t>
        </w:r>
        <w:r w:rsidR="00F6133E">
          <w:t>and culturally</w:t>
        </w:r>
      </w:ins>
      <w:ins w:id="355" w:author="BM_KK_EL_KC Document" w:date="2024-10-23T17:03:00Z" w16du:dateUtc="2024-10-24T00:03:00Z">
        <w:r w:rsidR="00131A7C" w:rsidRPr="005F1E8D">
          <w:t xml:space="preserve"> </w:t>
        </w:r>
      </w:ins>
      <w:r w:rsidR="00131A7C" w:rsidRPr="005F1E8D">
        <w:t xml:space="preserve">important </w:t>
      </w:r>
      <w:ins w:id="356" w:author="Bridget Maher" w:date="2024-10-13T12:27:00Z" w16du:dateUtc="2024-10-13T19:27:00Z">
        <w:r w:rsidR="00F6133E">
          <w:t>molluscs</w:t>
        </w:r>
      </w:ins>
      <w:del w:id="357" w:author="Bridget Maher" w:date="2024-10-13T12:27:00Z" w16du:dateUtc="2024-10-13T19:27:00Z">
        <w:r w:rsidR="00131A7C" w:rsidRPr="005F1E8D">
          <w:delText>species</w:delText>
        </w:r>
      </w:del>
      <w:r w:rsidR="00131A7C" w:rsidRPr="005F1E8D">
        <w:t xml:space="preserve"> (abalone and scallops</w:t>
      </w:r>
      <w:commentRangeEnd w:id="353"/>
      <w:r w:rsidR="00F6133E">
        <w:rPr>
          <w:rStyle w:val="CommentReference"/>
        </w:rPr>
        <w:commentReference w:id="353"/>
      </w:r>
      <w:r w:rsidR="00131A7C" w:rsidRPr="005F1E8D">
        <w:t xml:space="preserve">) </w:t>
      </w:r>
      <w:del w:id="358" w:author="Emily Leedham" w:date="2024-10-14T17:44:00Z" w16du:dateUtc="2024-10-14T04:44:00Z">
        <w:r w:rsidR="00131A7C" w:rsidRPr="005F1E8D">
          <w:delText xml:space="preserve">were </w:delText>
        </w:r>
      </w:del>
      <w:del w:id="359" w:author="Jasmin Schuster" w:date="2024-10-19T16:28:00Z" w16du:dateUtc="2024-10-19T23:28:00Z">
        <w:r w:rsidR="00131A7C" w:rsidDel="004F21D6">
          <w:delText>measured</w:delText>
        </w:r>
      </w:del>
      <w:ins w:id="360" w:author="Jasmin Schuster" w:date="2024-10-19T16:28:00Z" w16du:dateUtc="2024-10-19T23:28:00Z">
        <w:r w:rsidR="004F21D6">
          <w:t>sized</w:t>
        </w:r>
      </w:ins>
      <w:ins w:id="361" w:author="Kieran Cox" w:date="2024-10-24T15:09:00Z" w16du:dateUtc="2024-10-24T22:09:00Z">
        <w:r w:rsidR="00FD34B9">
          <w:t xml:space="preserve">. </w:t>
        </w:r>
      </w:ins>
      <w:del w:id="362" w:author="Emily Leedham" w:date="2024-10-14T17:44:00Z" w16du:dateUtc="2024-10-14T04:44:00Z">
        <w:r w:rsidR="00131A7C" w:rsidRPr="005F1E8D">
          <w:delText xml:space="preserve">, so </w:delText>
        </w:r>
      </w:del>
      <w:ins w:id="363" w:author="Kieran Cox" w:date="2024-10-24T15:09:00Z" w16du:dateUtc="2024-10-24T22:09:00Z">
        <w:r w:rsidR="00FD34B9">
          <w:t>W</w:t>
        </w:r>
      </w:ins>
      <w:del w:id="364" w:author="Kieran Cox" w:date="2024-10-24T15:09:00Z" w16du:dateUtc="2024-10-24T22:09:00Z">
        <w:r w:rsidR="00131A7C" w:rsidRPr="005F1E8D" w:rsidDel="00FD34B9">
          <w:delText>w</w:delText>
        </w:r>
      </w:del>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del w:id="365" w:author="Jasmin Schuster" w:date="2024-10-23T17:03:00Z" w16du:dateUtc="2024-10-24T00:03:00Z">
        <w:r w:rsidR="00131A7C" w:rsidRPr="005F1E8D">
          <w:delText>.</w:delText>
        </w:r>
      </w:del>
      <w:ins w:id="366" w:author="Jasmin Schuster" w:date="2024-10-19T16:30:00Z" w16du:dateUtc="2024-10-19T23:30:00Z">
        <w:r w:rsidR="004F21D6">
          <w:rPr>
            <w:color w:val="000000"/>
          </w:rPr>
          <w:t xml:space="preserve"> for these three species</w:t>
        </w:r>
      </w:ins>
      <w:ins w:id="367" w:author="Jasmin Schuster" w:date="2024-10-23T17:03:00Z" w16du:dateUtc="2024-10-24T00:03:00Z">
        <w:r w:rsidR="00131A7C" w:rsidRPr="005F1E8D">
          <w:t>.</w:t>
        </w:r>
      </w:ins>
      <w:r w:rsidR="00131A7C" w:rsidRPr="005F1E8D">
        <w:t xml:space="preserve">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We used shell-free wet weight for species with large shells</w:t>
      </w:r>
      <w:ins w:id="368" w:author="Kieran Cox" w:date="2024-10-24T15:10:00Z" w16du:dateUtc="2024-10-24T22:10:00Z">
        <w:r w:rsidR="00FD34B9">
          <w:t>,</w:t>
        </w:r>
      </w:ins>
      <w:r w:rsidR="00131A7C">
        <w:t xml:space="preserve">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C56A22">
        <w:rPr>
          <w:highlight w:val="yellow"/>
          <w:rPrChange w:id="369" w:author="Bridget Maher" w:date="2024-10-23T17:03:00Z" w16du:dateUtc="2024-10-24T00:03:00Z">
            <w:rPr/>
          </w:rPrChange>
        </w:rPr>
        <w:t xml:space="preserve">We calculated the tide exchange by computing the </w:t>
      </w:r>
      <w:r w:rsidR="00137407" w:rsidRPr="00C56A22">
        <w:rPr>
          <w:highlight w:val="yellow"/>
          <w:rPrChange w:id="370" w:author="Bridget Maher" w:date="2024-10-23T17:03:00Z" w16du:dateUtc="2024-10-24T00:03:00Z">
            <w:rPr/>
          </w:rPrChange>
        </w:rPr>
        <w:t xml:space="preserve">percent </w:t>
      </w:r>
      <w:r w:rsidRPr="00C56A22">
        <w:rPr>
          <w:highlight w:val="yellow"/>
          <w:rPrChange w:id="371" w:author="Bridget Maher" w:date="2024-10-23T17:03:00Z" w16du:dateUtc="2024-10-24T00:03:00Z">
            <w:rPr/>
          </w:rPrChange>
        </w:rPr>
        <w:t xml:space="preserve">change of the tide height every minute, </w:t>
      </w:r>
      <w:r w:rsidR="00131A7C" w:rsidRPr="00C56A22">
        <w:rPr>
          <w:highlight w:val="yellow"/>
          <w:rPrChange w:id="372" w:author="Bridget Maher" w:date="2024-10-23T17:03:00Z" w16du:dateUtc="2024-10-24T00:03:00Z">
            <w:rPr/>
          </w:rPrChange>
        </w:rPr>
        <w:t>averaged over the</w:t>
      </w:r>
      <w:r w:rsidRPr="00C56A22">
        <w:rPr>
          <w:highlight w:val="yellow"/>
          <w:rPrChange w:id="373" w:author="Bridget Maher" w:date="2024-10-23T17:03:00Z" w16du:dateUtc="2024-10-24T00:03:00Z">
            <w:rPr/>
          </w:rPrChange>
        </w:rPr>
        <w:t xml:space="preserve"> </w:t>
      </w:r>
      <w:r w:rsidR="00131A7C" w:rsidRPr="00C56A22">
        <w:rPr>
          <w:highlight w:val="yellow"/>
          <w:rPrChange w:id="374" w:author="Bridget Maher" w:date="2024-10-23T17:03:00Z" w16du:dateUtc="2024-10-24T00:03:00Z">
            <w:rPr/>
          </w:rPrChange>
        </w:rPr>
        <w:t>hour-long survey.</w:t>
      </w:r>
    </w:p>
    <w:p w14:paraId="010730BD" w14:textId="77777777" w:rsidR="00131A7C" w:rsidRPr="005F1E8D" w:rsidRDefault="00131A7C" w:rsidP="00EB3BC7">
      <w:pPr>
        <w:spacing w:line="480" w:lineRule="auto"/>
      </w:pPr>
    </w:p>
    <w:p w14:paraId="1BBA84D4" w14:textId="77777777" w:rsidR="008600C1" w:rsidRPr="004F21D6" w:rsidRDefault="008600C1" w:rsidP="008600C1">
      <w:pPr>
        <w:spacing w:line="480" w:lineRule="auto"/>
        <w:rPr>
          <w:i/>
          <w:color w:val="000000"/>
          <w:rPrChange w:id="375" w:author="Jasmin Schuster" w:date="2024-10-23T17:03:00Z" w16du:dateUtc="2024-10-24T00:03:00Z">
            <w:rPr/>
          </w:rPrChange>
        </w:rPr>
      </w:pPr>
      <w:r w:rsidRPr="004F21D6">
        <w:rPr>
          <w:i/>
          <w:color w:val="000000"/>
          <w:rPrChange w:id="376" w:author="Jasmin Schuster" w:date="2024-10-23T17:03:00Z" w16du:dateUtc="2024-10-24T00:03:00Z">
            <w:rPr/>
          </w:rPrChange>
        </w:rPr>
        <w:t>Among-site (meso-scale) variation</w:t>
      </w:r>
    </w:p>
    <w:p w14:paraId="3814180E" w14:textId="64CC385B"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 xml:space="preserve">as the response variable, and animal abundance, </w:t>
      </w:r>
      <w:commentRangeStart w:id="377"/>
      <w:commentRangeStart w:id="378"/>
      <w:r w:rsidRPr="005F1E8D">
        <w:t>tide exchange</w:t>
      </w:r>
      <w:commentRangeEnd w:id="377"/>
      <w:r w:rsidR="00B63962">
        <w:rPr>
          <w:rStyle w:val="CommentReference"/>
        </w:rPr>
        <w:commentReference w:id="377"/>
      </w:r>
      <w:commentRangeEnd w:id="378"/>
      <w:r w:rsidR="00F37265">
        <w:rPr>
          <w:rStyle w:val="CommentReference"/>
        </w:rPr>
        <w:commentReference w:id="378"/>
      </w:r>
      <w:r w:rsidRPr="005F1E8D">
        <w:t>, an interaction between abundance</w:t>
      </w:r>
      <w:r w:rsidR="008600C1" w:rsidRPr="005F1E8D">
        <w:t xml:space="preserve"> and </w:t>
      </w:r>
      <w:r w:rsidRPr="005F1E8D">
        <w:t xml:space="preserve">tide, </w:t>
      </w:r>
      <w:r w:rsidRPr="005F1E8D">
        <w:lastRenderedPageBreak/>
        <w:t>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commentRangeStart w:id="379"/>
      <w:commentRangeStart w:id="380"/>
      <w:r w:rsidR="008E62A2" w:rsidRPr="005F1E8D">
        <w:t>(1|site)</w:t>
      </w:r>
      <w:r w:rsidRPr="005F1E8D">
        <w:t xml:space="preserve"> </w:t>
      </w:r>
      <w:commentRangeEnd w:id="379"/>
      <w:r w:rsidR="00F37265">
        <w:rPr>
          <w:rStyle w:val="CommentReference"/>
        </w:rPr>
        <w:commentReference w:id="379"/>
      </w:r>
      <w:commentRangeEnd w:id="380"/>
      <w:r w:rsidR="00F37265">
        <w:rPr>
          <w:rStyle w:val="CommentReference"/>
        </w:rPr>
        <w:commentReference w:id="380"/>
      </w:r>
      <w:r w:rsidRPr="005F1E8D">
        <w:t>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ins w:id="381" w:author="Jasmin Schuster" w:date="2024-10-19T16:33:00Z" w16du:dateUtc="2024-10-19T23:33:00Z">
        <w:r w:rsidR="004F21D6">
          <w:t>To test the robustness of our modelling approach, we</w:t>
        </w:r>
      </w:ins>
      <w:del w:id="382" w:author="Jasmin Schuster" w:date="2024-10-19T16:33:00Z" w16du:dateUtc="2024-10-19T23:33:00Z">
        <w:r w:rsidR="002B6ECC" w:rsidRPr="005F1E8D" w:rsidDel="004F21D6">
          <w:delText>We</w:delText>
        </w:r>
      </w:del>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39809C9D"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ins w:id="383" w:author="Bridget Maher" w:date="2024-10-07T14:45:00Z" w16du:dateUtc="2024-10-07T21:45:00Z">
        <w:r w:rsidR="004254E3">
          <w:rPr>
            <w:color w:val="000000"/>
          </w:rPr>
          <w:t xml:space="preserve"> </w:t>
        </w:r>
      </w:ins>
      <w:ins w:id="384" w:author="Bridget Maher" w:date="2024-10-07T14:44:00Z" w16du:dateUtc="2024-10-07T21:44:00Z">
        <w:r w:rsidR="004254E3">
          <w:rPr>
            <w:color w:val="000000"/>
          </w:rPr>
          <w:t>(</w:t>
        </w:r>
      </w:ins>
      <w:ins w:id="385" w:author="Bridget Maher" w:date="2024-10-07T14:45:00Z" w16du:dateUtc="2024-10-07T21:45:00Z">
        <w:r w:rsidR="00397ACC">
          <w:rPr>
            <w:color w:val="000000"/>
          </w:rPr>
          <w:t xml:space="preserve">per </w:t>
        </w:r>
      </w:ins>
      <w:del w:id="386" w:author="Bridget Maher" w:date="2024-10-07T14:44:00Z" w16du:dateUtc="2024-10-07T21:44:00Z">
        <w:r w:rsidR="009B2BF8" w:rsidRPr="005F1E8D">
          <w:rPr>
            <w:color w:val="000000"/>
          </w:rPr>
          <w:delText>/</w:delText>
        </w:r>
      </w:del>
      <w:r w:rsidR="009B2BF8" w:rsidRPr="005F1E8D">
        <w:rPr>
          <w:color w:val="000000"/>
        </w:rPr>
        <w:t>m</w:t>
      </w:r>
      <w:r w:rsidR="009B2BF8" w:rsidRPr="005F1E8D">
        <w:rPr>
          <w:color w:val="000000"/>
          <w:vertAlign w:val="superscript"/>
        </w:rPr>
        <w:t>2</w:t>
      </w:r>
      <w:ins w:id="387" w:author="Bridget Maher" w:date="2024-10-07T14:44:00Z" w16du:dateUtc="2024-10-07T21:44:00Z">
        <w:r w:rsidR="004254E3">
          <w:rPr>
            <w:color w:val="000000"/>
          </w:rPr>
          <w:t>)</w:t>
        </w:r>
      </w:ins>
      <w:ins w:id="388" w:author="Bridget Maher" w:date="2024-10-18T13:43:00Z" w16du:dateUtc="2024-10-18T20:43:00Z">
        <w:r w:rsidR="00E32297" w:rsidRPr="005F1E8D">
          <w:rPr>
            <w:color w:val="000000"/>
          </w:rPr>
          <w:t>,</w:t>
        </w:r>
      </w:ins>
      <w:del w:id="389" w:author="Bridget Maher" w:date="2024-10-18T13:43:00Z" w16du:dateUtc="2024-10-18T20:43:00Z">
        <w:r w:rsidR="00E32297" w:rsidRPr="005F1E8D">
          <w:rPr>
            <w:color w:val="000000"/>
          </w:rPr>
          <w:delText>,</w:delText>
        </w:r>
      </w:del>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del w:id="390" w:author="Kieran Cox" w:date="2024-10-24T15:24:00Z" w16du:dateUtc="2024-10-24T22:24:00Z">
        <w:r w:rsidR="00131A7C" w:rsidRPr="00131A7C" w:rsidDel="005F2823">
          <w:rPr>
            <w:color w:val="000000"/>
          </w:rPr>
          <w:delText>3</w:delText>
        </w:r>
      </w:del>
      <w:ins w:id="391" w:author="Kieran Cox" w:date="2024-10-24T15:24:00Z" w16du:dateUtc="2024-10-24T22:24:00Z">
        <w:r w:rsidR="005F2823">
          <w:rPr>
            <w:color w:val="000000"/>
          </w:rPr>
          <w:t>three</w:t>
        </w:r>
      </w:ins>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del w:id="392" w:author="Bridget Maher" w:date="2024-10-07T14:46:00Z" w16du:dateUtc="2024-10-07T21:46:00Z">
        <w:r w:rsidR="00480B9F">
          <w:delText>Finally,</w:delText>
        </w:r>
      </w:del>
      <w:ins w:id="393" w:author="Bridget Maher" w:date="2024-10-07T14:46:00Z" w16du:dateUtc="2024-10-07T21:46:00Z">
        <w:r w:rsidR="00480B9F">
          <w:t xml:space="preserve"> </w:t>
        </w:r>
        <w:r w:rsidR="00EC3A47">
          <w:t>W</w:t>
        </w:r>
      </w:ins>
      <w:del w:id="394" w:author="Bridget Maher" w:date="2024-10-07T14:46:00Z" w16du:dateUtc="2024-10-07T21:46:00Z">
        <w:r w:rsidR="00480B9F" w:rsidDel="00EC3A47">
          <w:delText xml:space="preserve"> </w:delText>
        </w:r>
        <w:r w:rsidR="00480B9F">
          <w:delText>w</w:delText>
        </w:r>
      </w:del>
      <w:r w:rsidR="00E85DC2">
        <w:t>e</w:t>
      </w:r>
      <w:ins w:id="395" w:author="Bridget Maher" w:date="2024-10-18T13:43:00Z" w16du:dateUtc="2024-10-18T20:43:00Z">
        <w:r w:rsidR="00E85DC2">
          <w:t xml:space="preserve"> </w:t>
        </w:r>
      </w:ins>
      <w:ins w:id="396" w:author="Bridget Maher" w:date="2024-10-07T14:46:00Z" w16du:dateUtc="2024-10-07T21:46:00Z">
        <w:r w:rsidR="00EC3A47">
          <w:t>then</w:t>
        </w:r>
        <w:r w:rsidR="00E85DC2">
          <w:t xml:space="preserve"> </w:t>
        </w:r>
      </w:ins>
      <w:r w:rsidR="00E85DC2">
        <w:t xml:space="preserve">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del w:id="397" w:author="Bridget Maher" w:date="2024-10-13T12:32:00Z" w16du:dateUtc="2024-10-13T19:32:00Z">
        <w:r w:rsidRPr="005F1E8D" w:rsidDel="00F6133E">
          <w:lastRenderedPageBreak/>
          <w:delText>T</w:delText>
        </w:r>
      </w:del>
      <w:ins w:id="398" w:author="Bridget Maher" w:date="2024-10-13T12:32:00Z" w16du:dateUtc="2024-10-13T19:32:00Z">
        <w:r w:rsidR="00F6133E">
          <w:t>We constructed separate linear models for each caging experiment t</w:t>
        </w:r>
      </w:ins>
      <w:ins w:id="399" w:author="Bridget Maher" w:date="2024-10-18T13:43:00Z" w16du:dateUtc="2024-10-18T20:43:00Z">
        <w:r w:rsidRPr="005F1E8D">
          <w:t>o</w:t>
        </w:r>
      </w:ins>
      <w:del w:id="400" w:author="Bridget Maher" w:date="2024-10-18T13:43:00Z" w16du:dateUtc="2024-10-18T20:43:00Z">
        <w:r w:rsidRPr="005F1E8D">
          <w:delText>To</w:delText>
        </w:r>
      </w:del>
      <w:r w:rsidRPr="005F1E8D">
        <w:t xml:space="preserve">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del w:id="401" w:author="Bridget Maher" w:date="2024-10-13T12:32:00Z" w16du:dateUtc="2024-10-13T19:32:00Z">
        <w:r w:rsidRPr="005F1E8D">
          <w:delText xml:space="preserve">, we constructed separate </w:delText>
        </w:r>
        <w:r w:rsidR="009B31A7" w:rsidRPr="005F1E8D">
          <w:delText>linear models for each caging experiment</w:delText>
        </w:r>
      </w:del>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w:t>
      </w:r>
      <w:ins w:id="402" w:author="Bridget Maher" w:date="2024-10-07T14:47:00Z" w16du:dateUtc="2024-10-07T21:47:00Z">
        <w:r w:rsidR="004416E7">
          <w:rPr>
            <w:color w:val="000000"/>
          </w:rPr>
          <w:t xml:space="preserve">excretion </w:t>
        </w:r>
      </w:ins>
      <w:ins w:id="403" w:author="Bridget Maher" w:date="2024-10-07T14:46:00Z" w16du:dateUtc="2024-10-07T21:46:00Z">
        <w:r w:rsidR="009C0B1E">
          <w:rPr>
            <w:color w:val="000000"/>
          </w:rPr>
          <w:t>rate =</w:t>
        </w:r>
      </w:ins>
      <w:ins w:id="404" w:author="Bridget Maher" w:date="2024-10-07T14:47:00Z" w16du:dateUtc="2024-10-07T21:47:00Z">
        <w:r w:rsidR="004416E7">
          <w:rPr>
            <w:color w:val="000000"/>
          </w:rPr>
          <w:t xml:space="preserve"> </w:t>
        </w:r>
      </w:ins>
      <w:proofErr w:type="gramStart"/>
      <w:r w:rsidR="00151BB6">
        <w:rPr>
          <w:color w:val="000000"/>
        </w:rPr>
        <w:t>sqrt(</w:t>
      </w:r>
      <w:proofErr w:type="gramEnd"/>
      <w:r w:rsidR="00151BB6">
        <w:rPr>
          <w:color w:val="000000"/>
        </w:rPr>
        <w:t>length*girth</w:t>
      </w:r>
      <w:del w:id="405" w:author="Bridget Maher" w:date="2024-10-07T14:48:00Z" w16du:dateUtc="2024-10-07T21:48:00Z">
        <w:r w:rsidR="00151BB6">
          <w:rPr>
            <w:color w:val="000000"/>
          </w:rPr>
          <w:delText>))</w:delText>
        </w:r>
        <w:r w:rsidR="00C54451">
          <w:rPr>
            <w:color w:val="000000"/>
          </w:rPr>
          <w:delText xml:space="preserve"> to</w:delText>
        </w:r>
        <w:r w:rsidR="00151BB6">
          <w:rPr>
            <w:color w:val="000000"/>
          </w:rPr>
          <w:delText xml:space="preserve"> </w:delText>
        </w:r>
        <w:r w:rsidR="0026774C">
          <w:rPr>
            <w:color w:val="000000"/>
          </w:rPr>
          <w:delText xml:space="preserve">excretion </w:delText>
        </w:r>
        <w:r w:rsidR="00151BB6">
          <w:rPr>
            <w:color w:val="000000"/>
          </w:rPr>
          <w:delText>relationship</w:delText>
        </w:r>
        <w:r w:rsidR="0026774C">
          <w:rPr>
            <w:color w:val="000000"/>
          </w:rPr>
          <w:delText xml:space="preserve"> </w:delText>
        </w:r>
      </w:del>
      <w:ins w:id="406" w:author="Bridget Maher" w:date="2024-10-07T14:48:00Z" w16du:dateUtc="2024-10-07T21:48:00Z">
        <w:r w:rsidR="001708F6">
          <w:rPr>
            <w:color w:val="000000"/>
          </w:rPr>
          <w:t xml:space="preserve">, </w:t>
        </w:r>
      </w:ins>
      <w:del w:id="407" w:author="Bridget Maher" w:date="2024-10-07T14:48:00Z" w16du:dateUtc="2024-10-07T21:48:00Z">
        <w:r w:rsidR="0026774C" w:rsidRPr="0097669C">
          <w:rPr>
            <w:color w:val="000000"/>
          </w:rPr>
          <w:delText>(</w:delText>
        </w:r>
      </w:del>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 xml:space="preserve">For the red rock crab experiment, we constructed a </w:t>
      </w:r>
      <w:ins w:id="408" w:author="Bridget Maher" w:date="2024-10-07T14:48:00Z" w16du:dateUtc="2024-10-07T21:48:00Z">
        <w:r w:rsidR="008F5820">
          <w:t xml:space="preserve">GLMM </w:t>
        </w:r>
      </w:ins>
      <w:del w:id="409" w:author="Bridget Maher" w:date="2024-10-07T14:48:00Z" w16du:dateUtc="2024-10-07T21:48:00Z">
        <w:r w:rsidR="00D823F4" w:rsidRPr="005F1E8D">
          <w:delText xml:space="preserve">generalized linear mixed-effects model </w:delText>
        </w:r>
      </w:del>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del w:id="410" w:author="Bridget Maher" w:date="2024-10-07T14:50:00Z" w16du:dateUtc="2024-10-07T21:50:00Z">
        <w:r w:rsidR="0097669C">
          <w:delText>,</w:delText>
        </w:r>
      </w:del>
      <w:r w:rsidR="0097669C">
        <w:t xml:space="preserve"> </w:t>
      </w:r>
      <w:commentRangeStart w:id="411"/>
      <w:r w:rsidR="0097669C">
        <w:t>and</w:t>
      </w:r>
      <w:r w:rsidR="00D823F4" w:rsidRPr="005F1E8D">
        <w:t xml:space="preserve"> used a gamma distribution (link = ‘log’)</w:t>
      </w:r>
      <w:commentRangeEnd w:id="411"/>
      <w:r w:rsidR="005F2823">
        <w:rPr>
          <w:rStyle w:val="CommentReference"/>
        </w:rPr>
        <w:commentReference w:id="411"/>
      </w:r>
      <w:r w:rsidR="00D823F4" w:rsidRPr="005F1E8D">
        <w:t xml:space="preserve">. </w:t>
      </w:r>
      <w:r w:rsidR="006312EC">
        <w:t xml:space="preserve">We </w:t>
      </w:r>
      <w:r w:rsidR="00151BB6">
        <w:t>used a previously developed carapace</w:t>
      </w:r>
      <w:del w:id="412" w:author="Bridget Maher" w:date="2024-10-07T14:50:00Z" w16du:dateUtc="2024-10-07T21:50:00Z">
        <w:r w:rsidR="00151BB6">
          <w:delText xml:space="preserve"> to </w:delText>
        </w:r>
      </w:del>
      <w:ins w:id="413" w:author="Bridget Maher" w:date="2024-10-07T14:50:00Z" w16du:dateUtc="2024-10-07T21:50:00Z">
        <w:r w:rsidR="00772701">
          <w:t>-to-</w:t>
        </w:r>
      </w:ins>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414"/>
      <w:proofErr w:type="spellStart"/>
      <w:r w:rsidR="0097669C">
        <w:t>unpubl</w:t>
      </w:r>
      <w:commentRangeEnd w:id="414"/>
      <w:proofErr w:type="spellEnd"/>
      <w:r w:rsidR="00364A75">
        <w:rPr>
          <w:rStyle w:val="CommentReference"/>
        </w:rPr>
        <w:commentReference w:id="414"/>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415"/>
      <w:r w:rsidRPr="005F1E8D">
        <w:rPr>
          <w:b/>
        </w:rPr>
        <w:t>Results</w:t>
      </w:r>
      <w:commentRangeEnd w:id="415"/>
      <w:r w:rsidR="005E45E7">
        <w:rPr>
          <w:rStyle w:val="CommentReference"/>
        </w:rPr>
        <w:commentReference w:id="415"/>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6506746F"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found evidence of</w:t>
      </w:r>
      <w:ins w:id="416" w:author="Jasmin Schuster" w:date="2024-10-23T17:03:00Z" w16du:dateUtc="2024-10-24T00:03:00Z">
        <w:r w:rsidR="00C146F7" w:rsidRPr="005F1E8D">
          <w:t xml:space="preserve"> </w:t>
        </w:r>
      </w:ins>
      <w:ins w:id="417" w:author="Jasmin Schuster" w:date="2024-10-19T16:36:00Z" w16du:dateUtc="2024-10-19T23:36:00Z">
        <w:r w:rsidR="004F21D6">
          <w:t>signi</w:t>
        </w:r>
      </w:ins>
      <w:ins w:id="418" w:author="Jasmin Schuster" w:date="2024-10-19T16:37:00Z" w16du:dateUtc="2024-10-19T23:37:00Z">
        <w:r w:rsidR="004F21D6">
          <w:t xml:space="preserve">ficant </w:t>
        </w:r>
      </w:ins>
      <w:r w:rsidR="00682CDC" w:rsidRPr="005F1E8D">
        <w:t>small-scale</w:t>
      </w:r>
      <w:r w:rsidR="00245F48">
        <w:t xml:space="preserve">, </w:t>
      </w:r>
      <w:commentRangeStart w:id="419"/>
      <w:r w:rsidR="00245F48">
        <w:t>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w:t>
      </w:r>
      <w:commentRangeEnd w:id="419"/>
      <w:r w:rsidR="002C64FA">
        <w:rPr>
          <w:rStyle w:val="CommentReference"/>
        </w:rPr>
        <w:commentReference w:id="419"/>
      </w:r>
      <w:r w:rsidRPr="005F1E8D">
        <w:t xml:space="preserve">concentrations were </w:t>
      </w:r>
      <w:del w:id="420" w:author="Jasmin Schuster" w:date="2024-10-19T16:37:00Z" w16du:dateUtc="2024-10-19T23:37:00Z">
        <w:r w:rsidR="00C673A5" w:rsidRPr="005F1E8D" w:rsidDel="004F21D6">
          <w:delText xml:space="preserve">significantly </w:delText>
        </w:r>
      </w:del>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lastRenderedPageBreak/>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ins w:id="421" w:author="Kieran Cox" w:date="2024-10-24T16:09:00Z" w16du:dateUtc="2024-10-24T23:09:00Z">
        <w:r w:rsidR="00F049BD">
          <w:t>;</w:t>
        </w:r>
      </w:ins>
      <w:del w:id="422" w:author="Kieran Cox" w:date="2024-10-24T16:09:00Z" w16du:dateUtc="2024-10-24T23:09:00Z">
        <w:r w:rsidR="00682CDC" w:rsidRPr="005F1E8D" w:rsidDel="00F049BD">
          <w:delText>,</w:delText>
        </w:r>
      </w:del>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ins w:id="423" w:author="Kiara Kattler" w:date="2024-10-03T09:16:00Z" w16du:dateUtc="2024-10-03T15:16:00Z">
        <w:r w:rsidR="00291E5F">
          <w:t xml:space="preserve">The change in </w:t>
        </w:r>
      </w:ins>
      <w:del w:id="424" w:author="Kiara Kattler" w:date="2024-10-03T09:16:00Z" w16du:dateUtc="2024-10-03T15:16:00Z">
        <w:r w:rsidR="00846C5B" w:rsidRPr="005F1E8D">
          <w:delText>∆</w:delText>
        </w:r>
      </w:del>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ins w:id="425" w:author="Kieran Cox" w:date="2024-10-24T16:13:00Z" w16du:dateUtc="2024-10-24T23:13:00Z">
        <w:r w:rsidR="00F049BD">
          <w:t>;</w:t>
        </w:r>
      </w:ins>
      <w:del w:id="426" w:author="Kieran Cox" w:date="2024-10-24T16:13:00Z" w16du:dateUtc="2024-10-24T23:13:00Z">
        <w:r w:rsidR="00846C5B" w:rsidRPr="005F1E8D" w:rsidDel="00F049BD">
          <w:delText>,</w:delText>
        </w:r>
      </w:del>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24CBEFE6"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commentRangeStart w:id="427"/>
      <w:ins w:id="428" w:author="Kieran Cox" w:date="2024-10-24T16:13:00Z" w16du:dateUtc="2024-10-24T23:13:00Z">
        <w:r w:rsidR="00F049BD">
          <w:t>;</w:t>
        </w:r>
      </w:ins>
      <w:commentRangeEnd w:id="427"/>
      <w:ins w:id="429" w:author="Kieran Cox" w:date="2024-10-24T16:14:00Z" w16du:dateUtc="2024-10-24T23:14:00Z">
        <w:r w:rsidR="00F049BD">
          <w:rPr>
            <w:rStyle w:val="CommentReference"/>
          </w:rPr>
          <w:commentReference w:id="427"/>
        </w:r>
      </w:ins>
      <w:del w:id="430" w:author="Kieran Cox" w:date="2024-10-24T16:13:00Z" w16du:dateUtc="2024-10-24T23:13:00Z">
        <w:r w:rsidR="00B1705D" w:rsidRPr="005F1E8D" w:rsidDel="00F049BD">
          <w:delText>,</w:delText>
        </w:r>
      </w:del>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ins w:id="431" w:author="Kieran Cox" w:date="2024-10-24T16:13:00Z" w16du:dateUtc="2024-10-24T23:13:00Z">
        <w:r w:rsidR="00F049BD">
          <w:t xml:space="preserve">, </w:t>
        </w:r>
      </w:ins>
      <w:del w:id="432" w:author="Kieran Cox" w:date="2024-10-24T16:13:00Z" w16du:dateUtc="2024-10-24T23:13:00Z">
        <w:r w:rsidR="00B1705D" w:rsidDel="00F049BD">
          <w:delText xml:space="preserve"> </w:delText>
        </w:r>
      </w:del>
      <w:r w:rsidR="00B1705D">
        <w:t xml:space="preserve">respectively (GLMM, </w:t>
      </w:r>
      <w:r w:rsidR="00AE4869" w:rsidRPr="005F1E8D">
        <w:t>p &lt; 0.001</w:t>
      </w:r>
      <w:r w:rsidR="00AE4869">
        <w:t xml:space="preserve"> for all</w:t>
      </w:r>
      <w:ins w:id="433" w:author="Kieran Cox" w:date="2024-10-24T16:14:00Z" w16du:dateUtc="2024-10-24T23:14:00Z">
        <w:r w:rsidR="00F049BD">
          <w:t>;</w:t>
        </w:r>
      </w:ins>
      <w:del w:id="434" w:author="Kieran Cox" w:date="2024-10-24T16:14:00Z" w16du:dateUtc="2024-10-24T23:14:00Z">
        <w:r w:rsidR="00AE4869" w:rsidRPr="005F1E8D" w:rsidDel="00F049BD">
          <w:delText>,</w:delText>
        </w:r>
      </w:del>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237775FC" w:rsidR="00057B69" w:rsidRDefault="004934ED" w:rsidP="00623DD8">
      <w:pPr>
        <w:spacing w:line="480" w:lineRule="auto"/>
      </w:pPr>
      <w:r>
        <w:t xml:space="preserve">We found </w:t>
      </w:r>
      <w:commentRangeStart w:id="435"/>
      <w:del w:id="436" w:author="Jasmin Schuster" w:date="2024-10-19T16:39:00Z" w16du:dateUtc="2024-10-19T23:39:00Z">
        <w:r w:rsidR="00A5377F" w:rsidDel="004F21D6">
          <w:delText xml:space="preserve">at least some </w:delText>
        </w:r>
      </w:del>
      <w:commentRangeEnd w:id="435"/>
      <w:r w:rsidR="004F21D6">
        <w:rPr>
          <w:rStyle w:val="CommentReference"/>
        </w:rPr>
        <w:commentReference w:id="435"/>
      </w:r>
      <w:r>
        <w:t>evidence of variability of animal-regenerated nutrients</w:t>
      </w:r>
      <w:r w:rsidR="00A5377F">
        <w:t xml:space="preserve"> from the </w:t>
      </w:r>
      <w:commentRangeStart w:id="437"/>
      <w:commentRangeStart w:id="438"/>
      <w:r w:rsidR="00A5377F">
        <w:t>largest to the smallest scale examined</w:t>
      </w:r>
      <w:commentRangeEnd w:id="437"/>
      <w:r w:rsidR="00F049BD">
        <w:rPr>
          <w:rStyle w:val="CommentReference"/>
        </w:rPr>
        <w:commentReference w:id="437"/>
      </w:r>
      <w:commentRangeEnd w:id="438"/>
      <w:r w:rsidR="00DE6755">
        <w:rPr>
          <w:rStyle w:val="CommentReference"/>
        </w:rPr>
        <w:commentReference w:id="438"/>
      </w:r>
      <w:del w:id="439" w:author="Jasmin Schuster" w:date="2024-10-23T17:03:00Z" w16du:dateUtc="2024-10-24T00:03:00Z">
        <w:r>
          <w:delText>.</w:delText>
        </w:r>
      </w:del>
      <w:ins w:id="440" w:author="Jasmin Schuster" w:date="2024-10-19T16:39:00Z" w16du:dateUtc="2024-10-19T23:39:00Z">
        <w:r w:rsidR="004F21D6">
          <w:t>, albeit the signal strength var</w:t>
        </w:r>
      </w:ins>
      <w:ins w:id="441" w:author="Jasmin Schuster" w:date="2024-10-19T16:40:00Z" w16du:dateUtc="2024-10-19T23:40:00Z">
        <w:r w:rsidR="004F21D6">
          <w:t>ied across scales</w:t>
        </w:r>
      </w:ins>
      <w:ins w:id="442" w:author="Jasmin Schuster" w:date="2024-10-23T17:03:00Z" w16du:dateUtc="2024-10-24T00:03:00Z">
        <w:r>
          <w:t>.</w:t>
        </w:r>
      </w:ins>
      <w:r>
        <w:t xml:space="preserve"> </w:t>
      </w:r>
      <w:r w:rsidR="004739F8">
        <w:t xml:space="preserve">Ammonium varied </w:t>
      </w:r>
      <w:r w:rsidR="00A5377F">
        <w:t xml:space="preserve">by </w:t>
      </w:r>
      <w:r w:rsidR="004739F8">
        <w:t xml:space="preserve">up to </w:t>
      </w:r>
      <w:r w:rsidR="00D31F5B">
        <w:t>1</w:t>
      </w:r>
      <w:r w:rsidR="00B23B37">
        <w:t>6x</w:t>
      </w:r>
      <w:r w:rsidR="004739F8">
        <w:t xml:space="preserve"> </w:t>
      </w:r>
      <w:r w:rsidR="004739F8">
        <w:lastRenderedPageBreak/>
        <w:t>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del w:id="443" w:author="Kieran Cox" w:date="2024-10-24T16:18:00Z" w16du:dateUtc="2024-10-24T23:18:00Z">
        <w:r w:rsidR="004739F8" w:rsidDel="00F049BD">
          <w:delText>crabs vs cages</w:delText>
        </w:r>
      </w:del>
      <w:ins w:id="444" w:author="Kieran Cox" w:date="2024-10-24T16:18:00Z" w16du:dateUtc="2024-10-24T23:18:00Z">
        <w:r w:rsidR="00F049BD">
          <w:t>and</w:t>
        </w:r>
      </w:ins>
      <w:r w:rsidR="004739F8">
        <w:t xml:space="preserve"> </w:t>
      </w:r>
      <w:r w:rsidR="00A5377F">
        <w:t>without crabs</w:t>
      </w:r>
      <w:r w:rsidR="00963154">
        <w:t xml:space="preserve">. </w:t>
      </w:r>
      <w:commentRangeStart w:id="445"/>
      <w:r w:rsidR="00246B2A">
        <w:t>W</w:t>
      </w:r>
      <w:r>
        <w:t xml:space="preserve">ater </w:t>
      </w:r>
      <w:commentRangeEnd w:id="445"/>
      <w:r w:rsidR="00DE6755">
        <w:rPr>
          <w:rStyle w:val="CommentReference"/>
        </w:rPr>
        <w:commentReference w:id="445"/>
      </w:r>
      <w:r>
        <w:t xml:space="preserve">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but within sites moving water made kelps’ ability to slow flow and trap animal-regenerated nutrients more pronounced</w:t>
      </w:r>
      <w:commentRangeStart w:id="446"/>
      <w:r w:rsidR="009A1C7A">
        <w:t>.</w:t>
      </w:r>
      <w:commentRangeEnd w:id="446"/>
      <w:r w:rsidR="00DE6755">
        <w:rPr>
          <w:rStyle w:val="CommentReference"/>
        </w:rPr>
        <w:commentReference w:id="446"/>
      </w:r>
      <w:r w:rsidR="009A1C7A">
        <w:t xml:space="preserve">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commentRangeStart w:id="447"/>
      <w:r w:rsidR="00A5377F">
        <w:t>a taxonomic effect</w:t>
      </w:r>
      <w:commentRangeEnd w:id="447"/>
      <w:r w:rsidR="00DE6755">
        <w:rPr>
          <w:rStyle w:val="CommentReference"/>
        </w:rPr>
        <w:commentReference w:id="447"/>
      </w:r>
      <w:r w:rsidR="00A5377F">
        <w: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4A7979AC"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del w:id="448" w:author="Kieran Cox" w:date="2024-10-24T16:26:00Z" w16du:dateUtc="2024-10-24T23:26:00Z">
        <w:r w:rsidR="008955F6" w:rsidRPr="00BA1DFE" w:rsidDel="00DE6755">
          <w:delText xml:space="preserve">larger </w:delText>
        </w:r>
      </w:del>
      <w:ins w:id="449" w:author="Kieran Cox" w:date="2024-10-24T16:26:00Z" w16du:dateUtc="2024-10-24T23:26:00Z">
        <w:r w:rsidR="00DE6755">
          <w:t>greater</w:t>
        </w:r>
        <w:r w:rsidR="00DE6755" w:rsidRPr="00BA1DFE">
          <w:t xml:space="preserve"> </w:t>
        </w:r>
      </w:ins>
      <w:r w:rsidR="008955F6" w:rsidRPr="00BA1DFE">
        <w:t xml:space="preserve">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ins w:id="450" w:author="Kieran Cox" w:date="2024-10-24T16:26:00Z" w16du:dateUtc="2024-10-24T23:26:00Z">
        <w:r w:rsidR="00DE6755">
          <w:t xml:space="preserve">. It is also much </w:t>
        </w:r>
      </w:ins>
      <w:del w:id="451" w:author="Kieran Cox" w:date="2024-10-24T16:26:00Z" w16du:dateUtc="2024-10-24T23:26:00Z">
        <w:r w:rsidR="007014A8" w:rsidDel="00DE6755">
          <w:delText xml:space="preserve">, and </w:delText>
        </w:r>
      </w:del>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w:t>
      </w:r>
      <w:r w:rsidR="001C535E">
        <w:lastRenderedPageBreak/>
        <w:t xml:space="preserve">in shallower waters </w:t>
      </w:r>
      <w:commentRangeStart w:id="452"/>
      <w:r w:rsidR="001C535E">
        <w:t xml:space="preserve">and </w:t>
      </w:r>
      <w:commentRangeEnd w:id="452"/>
      <w:r w:rsidR="004D2AE8">
        <w:rPr>
          <w:rStyle w:val="CommentReference"/>
        </w:rPr>
        <w:commentReference w:id="452"/>
      </w:r>
      <w:del w:id="453" w:author="Kieran Cox" w:date="2024-10-24T16:28:00Z" w16du:dateUtc="2024-10-24T23:28:00Z">
        <w:r w:rsidR="001C535E" w:rsidDel="004D2AE8">
          <w:delText xml:space="preserve">in </w:delText>
        </w:r>
      </w:del>
      <w:r w:rsidR="001C535E">
        <w:t xml:space="preserve">soft-sediment areas than on the </w:t>
      </w:r>
      <w:r w:rsidR="000D0CF1">
        <w:t xml:space="preserve">subtidal </w:t>
      </w:r>
      <w:r w:rsidR="001C535E">
        <w:t>rock</w:t>
      </w:r>
      <w:r w:rsidR="00AD03E0">
        <w:t>y</w:t>
      </w:r>
      <w:r w:rsidR="001C535E">
        <w:t xml:space="preserve"> reefs we studied</w:t>
      </w:r>
      <w:commentRangeStart w:id="454"/>
      <w:r w:rsidR="00525526">
        <w:t>.</w:t>
      </w:r>
      <w:commentRangeEnd w:id="454"/>
      <w:r w:rsidR="004D2AE8">
        <w:rPr>
          <w:rStyle w:val="CommentReference"/>
        </w:rPr>
        <w:commentReference w:id="454"/>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455"/>
      <w:commentRangeStart w:id="456"/>
      <w:commentRangeStart w:id="457"/>
      <w:r w:rsidRPr="00306F1F">
        <w:rPr>
          <w:i/>
          <w:iCs/>
        </w:rPr>
        <w:t>Small-scale</w:t>
      </w:r>
      <w:r w:rsidR="000D0CF1">
        <w:rPr>
          <w:i/>
          <w:iCs/>
        </w:rPr>
        <w:t xml:space="preserve"> variation</w:t>
      </w:r>
      <w:commentRangeEnd w:id="455"/>
      <w:r w:rsidR="00D36A7A">
        <w:rPr>
          <w:rStyle w:val="CommentReference"/>
        </w:rPr>
        <w:commentReference w:id="455"/>
      </w:r>
      <w:commentRangeEnd w:id="456"/>
      <w:commentRangeEnd w:id="457"/>
      <w:r w:rsidR="00387A6E">
        <w:rPr>
          <w:rStyle w:val="CommentReference"/>
        </w:rPr>
        <w:commentReference w:id="456"/>
      </w:r>
      <w:r w:rsidR="00915BE9">
        <w:rPr>
          <w:rStyle w:val="CommentReference"/>
        </w:rPr>
        <w:commentReference w:id="457"/>
      </w:r>
    </w:p>
    <w:p w14:paraId="4BB14774" w14:textId="319A9397" w:rsidR="00737B8A" w:rsidRDefault="00CF009F" w:rsidP="00683C48">
      <w:pPr>
        <w:spacing w:line="480" w:lineRule="auto"/>
      </w:pPr>
      <w:r>
        <w:t xml:space="preserve">We found evidence of kelp-mediated </w:t>
      </w:r>
      <w:del w:id="458" w:author="Bridget Maher" w:date="2024-10-13T14:31:00Z" w16du:dateUtc="2024-10-13T21:31:00Z">
        <w:r>
          <w:delText xml:space="preserve">variation </w:delText>
        </w:r>
        <w:r w:rsidR="009509EA">
          <w:delText>in nutrients</w:delText>
        </w:r>
      </w:del>
      <w:ins w:id="459" w:author="Bridget Maher" w:date="2024-10-13T14:31:00Z" w16du:dateUtc="2024-10-13T21:31:00Z">
        <w:r w:rsidR="00DA6701">
          <w:t>nutrient variation</w:t>
        </w:r>
      </w:ins>
      <w:r w:rsidR="009509EA">
        <w:t xml:space="preserve"> on a smaller scale (5 m) than previously established</w:t>
      </w:r>
      <w:r w:rsidR="00B50E76">
        <w:t>.</w:t>
      </w:r>
      <w:ins w:id="460" w:author="Bridget Maher" w:date="2024-10-18T13:43:00Z" w16du:dateUtc="2024-10-18T20:43:00Z">
        <w:r w:rsidR="00B50E76">
          <w:t xml:space="preserve"> </w:t>
        </w:r>
      </w:ins>
      <w:ins w:id="461" w:author="Bridget Maher" w:date="2024-10-13T14:58:00Z" w16du:dateUtc="2024-10-13T21:58:00Z">
        <w:r w:rsidR="00387A6E">
          <w:t>Previous</w:t>
        </w:r>
      </w:ins>
      <w:ins w:id="462" w:author="Bridget Maher" w:date="2024-10-13T14:57:00Z" w16du:dateUtc="2024-10-13T21:57:00Z">
        <w:r w:rsidR="00387A6E">
          <w:t xml:space="preserve"> studies have found that</w:t>
        </w:r>
      </w:ins>
      <w:ins w:id="463" w:author="Bridget Maher" w:date="2024-10-13T14:58:00Z" w16du:dateUtc="2024-10-13T21:58:00Z">
        <w:r w:rsidR="00387A6E">
          <w:t xml:space="preserve"> nitrate from external sources (e.g. u</w:t>
        </w:r>
      </w:ins>
      <w:ins w:id="464" w:author="Bridget Maher" w:date="2024-10-13T14:59:00Z" w16du:dateUtc="2024-10-13T21:59:00Z">
        <w:r w:rsidR="00387A6E">
          <w:t xml:space="preserve">pwelling and run-off) </w:t>
        </w:r>
      </w:ins>
      <w:ins w:id="465" w:author="Bridget Maher" w:date="2024-10-13T14:58:00Z" w16du:dateUtc="2024-10-13T21:58:00Z">
        <w:r w:rsidR="00387A6E">
          <w:t>becomes depleted or unchanged as if lows through a kelp forest</w:t>
        </w:r>
      </w:ins>
      <w:ins w:id="466" w:author="Bridget Maher" w:date="2024-10-13T14:59:00Z" w16du:dateUtc="2024-10-13T21:59:00Z">
        <w:r w:rsidR="00387A6E">
          <w:t xml:space="preserve"> </w:t>
        </w:r>
      </w:ins>
      <w:ins w:id="467" w:author="Bridget Maher" w:date="2024-10-13T15:00:00Z" w16du:dateUtc="2024-10-13T22:00:00Z">
        <w:r w:rsidR="00387A6E" w:rsidRPr="00387A6E">
          <w:rPr>
            <w:rFonts w:eastAsiaTheme="minorHAnsi"/>
            <w:color w:val="000000"/>
            <w:lang w:val="en-US"/>
            <w:rPrChange w:id="468" w:author="Bridget Maher" w:date="2024-10-13T15:00:00Z" w16du:dateUtc="2024-10-13T22:00:00Z">
              <w:rPr>
                <w:rFonts w:ascii="Helvetica Neue" w:eastAsiaTheme="minorHAnsi" w:hAnsi="Helvetica Neue" w:cs="Helvetica Neue"/>
                <w:color w:val="000000"/>
                <w:sz w:val="26"/>
                <w:szCs w:val="26"/>
                <w:lang w:val="en-US"/>
              </w:rPr>
            </w:rPrChange>
          </w:rPr>
          <w:t>(Pfister et al., 2019; Stewart et al., 2009)</w:t>
        </w:r>
      </w:ins>
      <w:ins w:id="469" w:author="Bridget Maher" w:date="2024-10-13T15:01:00Z" w16du:dateUtc="2024-10-13T22:01:00Z">
        <w:r w:rsidR="00387A6E">
          <w:rPr>
            <w:rFonts w:eastAsiaTheme="minorHAnsi"/>
            <w:color w:val="000000"/>
            <w:lang w:val="en-US"/>
          </w:rPr>
          <w:t xml:space="preserve"> </w:t>
        </w:r>
      </w:ins>
      <w:ins w:id="470" w:author="Bridget Maher" w:date="2024-10-13T14:59:00Z" w16du:dateUtc="2024-10-13T21:59:00Z">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w:t>
        </w:r>
        <w:del w:id="471" w:author="Kieran Cox" w:date="2024-10-24T17:03:00Z" w16du:dateUtc="2024-10-25T00:03:00Z">
          <w:r w:rsidR="00387A6E" w:rsidRPr="00387A6E" w:rsidDel="005E45E7">
            <w:delText>regenerated</w:delText>
          </w:r>
        </w:del>
      </w:ins>
      <w:ins w:id="472" w:author="Kieran Cox" w:date="2024-10-24T17:03:00Z" w16du:dateUtc="2024-10-25T00:03:00Z">
        <w:r w:rsidR="005E45E7">
          <w:t>replenished</w:t>
        </w:r>
      </w:ins>
      <w:ins w:id="473" w:author="Bridget Maher" w:date="2024-10-13T14:59:00Z" w16du:dateUtc="2024-10-13T21:59:00Z">
        <w:r w:rsidR="00387A6E" w:rsidRPr="00387A6E">
          <w:t xml:space="preserve"> by animals within a</w:t>
        </w:r>
      </w:ins>
      <w:ins w:id="474" w:author="Bridget Maher" w:date="2024-10-13T15:00:00Z" w16du:dateUtc="2024-10-13T22:00:00Z">
        <w:r w:rsidR="00387A6E" w:rsidRPr="00387A6E">
          <w:t xml:space="preserve">nd around the forest. </w:t>
        </w:r>
      </w:ins>
      <w:ins w:id="475" w:author="Bridget Maher" w:date="2024-10-13T14:59:00Z" w16du:dateUtc="2024-10-13T21:59:00Z">
        <w:del w:id="476" w:author="Kieran Cox" w:date="2024-10-24T17:04:00Z" w16du:dateUtc="2024-10-25T00:04:00Z">
          <w:r w:rsidR="00B50E76" w:rsidDel="005E45E7">
            <w:delText xml:space="preserve"> </w:delText>
          </w:r>
        </w:del>
      </w:ins>
      <w:ins w:id="477" w:author="Kieran Cox" w:date="2024-10-24T17:04:00Z" w16du:dateUtc="2024-10-25T00:04:00Z">
        <w:r w:rsidR="005E45E7">
          <w:t>Although, h</w:t>
        </w:r>
      </w:ins>
      <w:del w:id="478" w:author="Kieran Cox" w:date="2024-10-24T17:04:00Z" w16du:dateUtc="2024-10-25T00:04:00Z">
        <w:r w:rsidR="00A83EAE" w:rsidDel="005E45E7">
          <w:delText>H</w:delText>
        </w:r>
      </w:del>
      <w:r w:rsidR="00A83EAE">
        <w:t xml:space="preserve">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w:t>
      </w:r>
      <w:del w:id="479" w:author="Kieran Cox" w:date="2024-10-24T17:04:00Z" w16du:dateUtc="2024-10-25T00:04:00Z">
        <w:r w:rsidR="00A83EAE" w:rsidDel="005E45E7">
          <w:delText xml:space="preserve">but </w:delText>
        </w:r>
      </w:del>
      <w:r w:rsidR="00A83EAE">
        <w:t xml:space="preserve">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480"/>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480"/>
      <w:r w:rsidR="00DA6701">
        <w:rPr>
          <w:rStyle w:val="CommentReference"/>
        </w:rPr>
        <w:commentReference w:id="480"/>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del w:id="481" w:author="Kieran Cox" w:date="2024-10-24T17:04:00Z" w16du:dateUtc="2024-10-25T00:04:00Z">
        <w:r w:rsidR="005D42E1" w:rsidDel="005E45E7">
          <w:delText>acceleration of flow</w:delText>
        </w:r>
      </w:del>
      <w:ins w:id="482" w:author="Kieran Cox" w:date="2024-10-24T17:04:00Z" w16du:dateUtc="2024-10-25T00:04:00Z">
        <w:r w:rsidR="005E45E7">
          <w:t>flow acceleration</w:t>
        </w:r>
      </w:ins>
      <w:r w:rsidR="005D42E1">
        <w:t xml:space="preserve">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w:t>
      </w:r>
      <w:del w:id="483" w:author="Kieran Cox" w:date="2024-10-24T17:05:00Z" w16du:dateUtc="2024-10-25T00:05:00Z">
        <w:r w:rsidR="005D42E1" w:rsidDel="005E45E7">
          <w:delText>it seems as though</w:delText>
        </w:r>
      </w:del>
      <w:ins w:id="484" w:author="Bridget Maher" w:date="2024-10-13T14:33:00Z" w16du:dateUtc="2024-10-13T21:33:00Z">
        <w:del w:id="485" w:author="Kieran Cox" w:date="2024-10-24T17:05:00Z" w16du:dateUtc="2024-10-25T00:05:00Z">
          <w:r w:rsidR="00DA6701" w:rsidDel="005E45E7">
            <w:delText>that</w:delText>
          </w:r>
        </w:del>
      </w:ins>
      <w:del w:id="486" w:author="Kieran Cox" w:date="2024-10-24T17:05:00Z" w16du:dateUtc="2024-10-25T00:05:00Z">
        <w:r w:rsidR="005D42E1" w:rsidDel="005E45E7">
          <w:delText xml:space="preserve"> </w:delText>
        </w:r>
      </w:del>
      <w:r w:rsidR="005D42E1">
        <w:t xml:space="preserve">water flow due to tidal exchange </w:t>
      </w:r>
      <w:del w:id="487" w:author="Kieran Cox" w:date="2024-10-24T17:05:00Z" w16du:dateUtc="2024-10-25T00:05:00Z">
        <w:r w:rsidR="005D42E1" w:rsidDel="005E45E7">
          <w:delText>enhances</w:delText>
        </w:r>
      </w:del>
      <w:ins w:id="488" w:author="Kieran Cox" w:date="2024-10-24T17:05:00Z" w16du:dateUtc="2024-10-25T00:05:00Z">
        <w:r w:rsidR="005E45E7">
          <w:t>seems to enhance</w:t>
        </w:r>
      </w:ins>
      <w:r w:rsidR="005D42E1">
        <w:t xml:space="preserve"> NH₄⁺ variability within kelp forests instead of masking it. </w:t>
      </w:r>
    </w:p>
    <w:p w14:paraId="65174C8A" w14:textId="287C1C91" w:rsidR="00900C38" w:rsidRDefault="00900C38" w:rsidP="00963154">
      <w:pPr>
        <w:spacing w:line="480" w:lineRule="auto"/>
        <w:ind w:firstLine="720"/>
      </w:pPr>
      <w:r>
        <w:lastRenderedPageBreak/>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489"/>
      <w:r w:rsidR="00EC06BA">
        <w:t xml:space="preserve">The surprising </w:t>
      </w:r>
      <w:r>
        <w:t xml:space="preserve">negative </w:t>
      </w:r>
      <w:r w:rsidRPr="005F1E8D">
        <w:t>∆</w:t>
      </w:r>
      <w:r>
        <w:t>NH₄⁺ at our no</w:t>
      </w:r>
      <w:r w:rsidR="00EC06BA">
        <w:t>-</w:t>
      </w:r>
      <w:r>
        <w:t xml:space="preserve">kelp control sites may </w:t>
      </w:r>
      <w:del w:id="490" w:author="Bridget Maher" w:date="2024-10-13T14:33:00Z" w16du:dateUtc="2024-10-13T21:33:00Z">
        <w:r>
          <w:delText xml:space="preserve">be </w:delText>
        </w:r>
        <w:r w:rsidR="00EC06BA">
          <w:delText>the</w:delText>
        </w:r>
        <w:r>
          <w:delText xml:space="preserve"> result of</w:delText>
        </w:r>
      </w:del>
      <w:ins w:id="491" w:author="Bridget Maher" w:date="2024-10-13T14:33:00Z" w16du:dateUtc="2024-10-13T21:33:00Z">
        <w:r w:rsidR="00DA6701">
          <w:t>result from</w:t>
        </w:r>
      </w:ins>
      <w:r>
        <w:t xml:space="preserve"> </w:t>
      </w:r>
      <w:r w:rsidR="00EC06BA">
        <w:t xml:space="preserve">“outside” samples at control sites being </w:t>
      </w:r>
      <w:r w:rsidR="00FE7DA5">
        <w:t xml:space="preserve">slightly </w:t>
      </w:r>
      <w:r w:rsidR="00EC06BA">
        <w:t>deeper than the “inside” samples</w:t>
      </w:r>
      <w:del w:id="492" w:author="Bridget Maher" w:date="2024-10-13T14:34:00Z" w16du:dateUtc="2024-10-13T21:34:00Z">
        <w:r w:rsidR="00CC12B0">
          <w:delText>,</w:delText>
        </w:r>
      </w:del>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5E45E7">
        <w:rPr>
          <w:rPrChange w:id="493" w:author="Kieran Cox" w:date="2024-10-24T17:07:00Z" w16du:dateUtc="2024-10-25T00:07:00Z">
            <w:rPr>
              <w:i/>
              <w:iCs/>
            </w:rPr>
          </w:rPrChange>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489"/>
      <w:r w:rsidR="004F21D6">
        <w:rPr>
          <w:rStyle w:val="CommentReference"/>
        </w:rPr>
        <w:commentReference w:id="489"/>
      </w:r>
      <w:r>
        <w:t xml:space="preserve"> trend that our </w:t>
      </w:r>
      <w:r w:rsidR="00CC12B0">
        <w:t xml:space="preserve">no-kelp sites seem to confirm, strengthens </w:t>
      </w:r>
      <w:commentRangeStart w:id="494"/>
      <w:r w:rsidR="00CC12B0">
        <w:t>our finding of higher ammonium concentrations within kelp forests than at their slightly deeper edges.</w:t>
      </w:r>
      <w:commentRangeEnd w:id="494"/>
      <w:r w:rsidR="004F21D6">
        <w:rPr>
          <w:rStyle w:val="CommentReference"/>
        </w:rPr>
        <w:commentReference w:id="494"/>
      </w:r>
    </w:p>
    <w:p w14:paraId="5ADD87CD" w14:textId="79C86999" w:rsidR="00965054" w:rsidRDefault="00497588" w:rsidP="004F2705">
      <w:pPr>
        <w:spacing w:line="480" w:lineRule="auto"/>
        <w:ind w:firstLine="720"/>
      </w:pPr>
      <w:commentRangeStart w:id="495"/>
      <w:r>
        <w:t xml:space="preserve">Even </w:t>
      </w:r>
      <w:commentRangeEnd w:id="495"/>
      <w:r w:rsidR="005E45E7">
        <w:rPr>
          <w:rStyle w:val="CommentReference"/>
        </w:rPr>
        <w:commentReference w:id="495"/>
      </w:r>
      <w:r>
        <w:t>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 xml:space="preserve">negative interactions between animal biomass and both tide and </w:t>
      </w:r>
      <w:commentRangeStart w:id="496"/>
      <w:r w:rsidR="00806D42">
        <w:t>kelp</w:t>
      </w:r>
      <w:commentRangeEnd w:id="496"/>
      <w:r w:rsidR="00DA6701">
        <w:rPr>
          <w:rStyle w:val="CommentReference"/>
        </w:rPr>
        <w:commentReference w:id="496"/>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w:t>
      </w:r>
      <w:ins w:id="497" w:author="Kieran Cox" w:date="2024-10-24T17:08:00Z" w16du:dateUtc="2024-10-25T00:08:00Z">
        <w:r w:rsidR="005E45E7">
          <w:t>,</w:t>
        </w:r>
      </w:ins>
      <w:r w:rsidR="006005D7">
        <w:t xml:space="preserve"> </w:t>
      </w:r>
      <w:r w:rsidR="00742266">
        <w:t>therefore</w:t>
      </w:r>
      <w:ins w:id="498" w:author="Kieran Cox" w:date="2024-10-24T17:08:00Z" w16du:dateUtc="2024-10-25T00:08:00Z">
        <w:r w:rsidR="005E45E7">
          <w:t>,</w:t>
        </w:r>
      </w:ins>
      <w:r w:rsidR="00742266">
        <w:t xml:space="preserve"> </w:t>
      </w:r>
      <w:r w:rsidR="006005D7">
        <w:t>be a threshold for how much animals can saturate and</w:t>
      </w:r>
      <w:ins w:id="499" w:author="Kieran Cox" w:date="2024-10-24T17:08:00Z" w16du:dateUtc="2024-10-25T00:08:00Z">
        <w:r w:rsidR="005E45E7">
          <w:t>,</w:t>
        </w:r>
      </w:ins>
      <w:r w:rsidR="006005D7">
        <w:t xml:space="preserve"> therefore</w:t>
      </w:r>
      <w:ins w:id="500" w:author="Kieran Cox" w:date="2024-10-24T17:08:00Z" w16du:dateUtc="2024-10-25T00:08:00Z">
        <w:r w:rsidR="005E45E7">
          <w:t>,</w:t>
        </w:r>
      </w:ins>
      <w:r w:rsidR="006005D7">
        <w:t xml:space="preserv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 xml:space="preserve">inside kelp forests relative to </w:t>
      </w:r>
      <w:del w:id="501" w:author="Bridget Maher" w:date="2024-10-13T14:35:00Z" w16du:dateUtc="2024-10-13T21:35:00Z">
        <w:r w:rsidR="00742266">
          <w:delText xml:space="preserve">beyond </w:delText>
        </w:r>
      </w:del>
      <w:r w:rsidR="00742266">
        <w:t>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commentRangeStart w:id="502"/>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commentRangeEnd w:id="502"/>
      <w:r w:rsidR="008E795A">
        <w:rPr>
          <w:rStyle w:val="CommentReference"/>
        </w:rPr>
        <w:commentReference w:id="502"/>
      </w:r>
    </w:p>
    <w:p w14:paraId="7CE6CE0F" w14:textId="7443B239" w:rsidR="00327838" w:rsidRDefault="00926BE5" w:rsidP="005D293A">
      <w:pPr>
        <w:spacing w:line="480" w:lineRule="auto"/>
      </w:pPr>
      <w:commentRangeStart w:id="503"/>
      <w:r>
        <w:t xml:space="preserve">When we zoom into the smallest scale of variability tested, </w:t>
      </w:r>
      <w:commentRangeEnd w:id="503"/>
      <w:r w:rsidR="00F82CF7">
        <w:rPr>
          <w:rStyle w:val="CommentReference"/>
        </w:rPr>
        <w:commentReference w:id="503"/>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w:t>
      </w:r>
      <w:r w:rsidR="00282591">
        <w:lastRenderedPageBreak/>
        <w:t xml:space="preserve">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w:t>
      </w:r>
      <w:commentRangeStart w:id="504"/>
      <w:r w:rsidR="00327838">
        <w:t>In addition, the crab cages were constructed with only two mesh windows, in contrast to the fully meshed cages</w:t>
      </w:r>
      <w:r w:rsidR="00327838" w:rsidRPr="00327838">
        <w:t xml:space="preserve"> </w:t>
      </w:r>
      <w:r w:rsidR="00327838">
        <w:t>of sea cucumbers, which could have promoted nutrient retention in the former</w:t>
      </w:r>
      <w:commentRangeEnd w:id="504"/>
      <w:r w:rsidR="00915BE9">
        <w:rPr>
          <w:rStyle w:val="CommentReference"/>
        </w:rPr>
        <w:commentReference w:id="504"/>
      </w:r>
      <w:r w:rsidR="00327838">
        <w:t xml:space="preserve">.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w:t>
      </w:r>
      <w:ins w:id="505" w:author="Bridget Maher" w:date="2024-10-13T14:36:00Z" w16du:dateUtc="2024-10-13T21:36:00Z">
        <w:r w:rsidR="00DA6701">
          <w:t>,</w:t>
        </w:r>
      </w:ins>
      <w:r w:rsidR="00CC5E86">
        <w:t xml:space="preserve"> at least in sheltered conditions, </w:t>
      </w:r>
      <w:ins w:id="506" w:author="Bridget Maher" w:date="2024-10-13T14:36:00Z" w16du:dateUtc="2024-10-13T21:36:00Z">
        <w:r w:rsidR="00DA6701">
          <w:t xml:space="preserve">a </w:t>
        </w:r>
      </w:ins>
      <w:r w:rsidR="00CC5E86">
        <w:t>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commentRangeStart w:id="507"/>
      <w:commentRangeStart w:id="508"/>
      <w:r>
        <w:rPr>
          <w:i/>
          <w:iCs/>
        </w:rPr>
        <w:t>A role for</w:t>
      </w:r>
      <w:r w:rsidRPr="00220618">
        <w:rPr>
          <w:i/>
          <w:iCs/>
        </w:rPr>
        <w:t xml:space="preserve"> species diversit</w:t>
      </w:r>
      <w:r w:rsidR="00E94D69">
        <w:rPr>
          <w:i/>
          <w:iCs/>
        </w:rPr>
        <w:t>y</w:t>
      </w:r>
      <w:commentRangeEnd w:id="507"/>
      <w:r w:rsidR="00F82CF7">
        <w:rPr>
          <w:rStyle w:val="CommentReference"/>
        </w:rPr>
        <w:commentReference w:id="507"/>
      </w:r>
      <w:commentRangeEnd w:id="508"/>
      <w:r w:rsidR="00C976D6">
        <w:rPr>
          <w:rStyle w:val="CommentReference"/>
        </w:rPr>
        <w:commentReference w:id="508"/>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 xml:space="preserve">Archambault </w:t>
      </w:r>
      <w:r w:rsidR="00426A33">
        <w:rPr>
          <w:noProof/>
        </w:rPr>
        <w:lastRenderedPageBreak/>
        <w:t>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commentRangeStart w:id="509"/>
      <w:r>
        <w:t xml:space="preserve">Despite the mixing forces of currents and tides, spatial heterogeneity in ammonium concentration </w:t>
      </w:r>
      <w:r w:rsidR="00E07FB1">
        <w:t>is</w:t>
      </w:r>
      <w:r>
        <w:t xml:space="preserve"> detectable at a broad range of scales</w:t>
      </w:r>
      <w:commentRangeEnd w:id="509"/>
      <w:r w:rsidR="00F82CF7">
        <w:rPr>
          <w:rStyle w:val="CommentReference"/>
        </w:rPr>
        <w:commentReference w:id="509"/>
      </w:r>
      <w:r>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w:t>
      </w:r>
      <w:del w:id="510" w:author="Bridget Maher" w:date="2024-10-13T14:43:00Z" w16du:dateUtc="2024-10-13T21:43:00Z">
        <w:r w:rsidR="00906B6A">
          <w:delText xml:space="preserve">in NH₄⁺ </w:delText>
        </w:r>
      </w:del>
      <w:r w:rsidR="00906B6A">
        <w:t xml:space="preserve">from 1.3 </w:t>
      </w:r>
      <w:ins w:id="511" w:author="Bridget Maher" w:date="2024-10-13T14:43:00Z" w16du:dateUtc="2024-10-13T21:43:00Z">
        <w:r w:rsidR="00A74717">
          <w:t>to</w:t>
        </w:r>
      </w:ins>
      <w:del w:id="512" w:author="Bridget Maher" w:date="2024-10-13T14:43:00Z" w16du:dateUtc="2024-10-13T21:43:00Z">
        <w:r w:rsidR="00906B6A">
          <w:delText>–</w:delText>
        </w:r>
      </w:del>
      <w:r w:rsidR="00906B6A">
        <w:t xml:space="preserve"> 9x</w:t>
      </w:r>
      <w:ins w:id="513" w:author="Bridget Maher" w:date="2024-10-13T14:42:00Z" w16du:dateUtc="2024-10-13T21:42:00Z">
        <w:r w:rsidR="00A74717">
          <w:t xml:space="preserve"> </w:t>
        </w:r>
      </w:ins>
      <w:ins w:id="514" w:author="Bridget Maher" w:date="2024-10-13T14:43:00Z" w16du:dateUtc="2024-10-13T21:43:00Z">
        <w:r w:rsidR="00A74717">
          <w:t xml:space="preserve">in </w:t>
        </w:r>
        <w:commentRangeStart w:id="515"/>
        <w:r w:rsidR="00A74717">
          <w:t xml:space="preserve">NH₄⁺ </w:t>
        </w:r>
      </w:ins>
      <w:commentRangeEnd w:id="515"/>
      <w:r w:rsidR="00C976D6">
        <w:rPr>
          <w:rStyle w:val="CommentReference"/>
        </w:rPr>
        <w:commentReference w:id="515"/>
      </w:r>
      <w:del w:id="516" w:author="Bridget Maher" w:date="2024-10-13T14:42:00Z" w16du:dateUtc="2024-10-13T21:42:00Z">
        <w:r w:rsidR="00906B6A">
          <w:delText xml:space="preserve"> in NH₄⁺ </w:delText>
        </w:r>
      </w:del>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w:t>
      </w:r>
      <w:ins w:id="517" w:author="Bridget Maher" w:date="2024-10-13T14:44:00Z" w16du:dateUtc="2024-10-13T21:44:00Z">
        <w:r w:rsidR="00A74717">
          <w:t xml:space="preserve">, </w:t>
        </w:r>
      </w:ins>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xml:space="preserve">, it seems likely </w:t>
      </w:r>
      <w:ins w:id="518" w:author="Bridget Maher" w:date="2024-10-13T14:44:00Z" w16du:dateUtc="2024-10-13T21:44:00Z">
        <w:r w:rsidR="00A74717">
          <w:t xml:space="preserve">that </w:t>
        </w:r>
      </w:ins>
      <w:r w:rsidR="003E52B2">
        <w:t>t</w:t>
      </w:r>
      <w:r w:rsidR="00906B6A">
        <w:t xml:space="preserve">he animal-driven variation in NH₄⁺ we observed could </w:t>
      </w:r>
      <w:del w:id="519" w:author="Bridget Maher" w:date="2024-10-13T14:44:00Z" w16du:dateUtc="2024-10-13T21:44:00Z">
        <w:r w:rsidR="00906B6A">
          <w:delText xml:space="preserve">very likely </w:delText>
        </w:r>
      </w:del>
      <w:r w:rsidR="00906B6A">
        <w:t>contribute to heterogeneity in primary productivity.</w:t>
      </w:r>
    </w:p>
    <w:p w14:paraId="3E46EB4D" w14:textId="29093913" w:rsidR="003E52B2" w:rsidRDefault="00906B6A" w:rsidP="003E52B2">
      <w:pPr>
        <w:spacing w:line="480" w:lineRule="auto"/>
        <w:ind w:firstLine="720"/>
      </w:pPr>
      <w:commentRangeStart w:id="520"/>
      <w:r>
        <w:t xml:space="preserve">The second </w:t>
      </w:r>
      <w:r w:rsidR="000F50D8">
        <w:t>relates</w:t>
      </w:r>
      <w:commentRangeEnd w:id="520"/>
      <w:r w:rsidR="00C976D6">
        <w:rPr>
          <w:rStyle w:val="CommentReference"/>
        </w:rPr>
        <w:commentReference w:id="520"/>
      </w:r>
      <w:r w:rsidR="000F50D8">
        <w:t xml:space="preserve"> to our general understanding of the importance of CND, especially in temperate areas. Our results </w:t>
      </w:r>
      <w:commentRangeStart w:id="521"/>
      <w:r w:rsidR="007C5C1D">
        <w:t xml:space="preserve">disrupt the dominant paradigm </w:t>
      </w:r>
      <w:commentRangeEnd w:id="521"/>
      <w:r w:rsidR="008E795A">
        <w:rPr>
          <w:rStyle w:val="CommentReference"/>
        </w:rPr>
        <w:commentReference w:id="521"/>
      </w:r>
      <w:r w:rsidR="007C5C1D">
        <w:t xml:space="preserve">that bottom-up effects are primarily </w:t>
      </w:r>
      <w:r w:rsidR="007C5C1D">
        <w:lastRenderedPageBreak/>
        <w:t>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commentRangeStart w:id="522"/>
      <w:commentRangeStart w:id="523"/>
      <w:r w:rsidRPr="006214D6">
        <w:rPr>
          <w:b/>
          <w:bCs/>
        </w:rPr>
        <w:t>Acknowledgements</w:t>
      </w:r>
      <w:commentRangeEnd w:id="522"/>
      <w:r w:rsidR="00830679">
        <w:rPr>
          <w:rStyle w:val="CommentReference"/>
        </w:rPr>
        <w:commentReference w:id="522"/>
      </w:r>
      <w:commentRangeEnd w:id="523"/>
      <w:r w:rsidR="008F1993">
        <w:rPr>
          <w:rStyle w:val="CommentReference"/>
        </w:rPr>
        <w:commentReference w:id="523"/>
      </w:r>
    </w:p>
    <w:p w14:paraId="0F8A8B2B" w14:textId="269DD989" w:rsidR="006214D6" w:rsidRDefault="00E94D69" w:rsidP="00282591">
      <w:pPr>
        <w:spacing w:line="480" w:lineRule="auto"/>
      </w:pPr>
      <w:commentRangeStart w:id="524"/>
      <w:del w:id="525" w:author="Jasmin Schuster" w:date="2024-10-19T16:57:00Z" w16du:dateUtc="2024-10-19T23:57:00Z">
        <w:r w:rsidDel="008E795A">
          <w:delText>Thank you</w:delText>
        </w:r>
      </w:del>
      <w:ins w:id="526" w:author="Jasmin Schuster" w:date="2024-10-19T16:57:00Z" w16du:dateUtc="2024-10-19T23:57:00Z">
        <w:r w:rsidR="008E795A">
          <w:t>W</w:t>
        </w:r>
      </w:ins>
      <w:ins w:id="527" w:author="Jasmin Schuster" w:date="2024-10-19T16:58:00Z" w16du:dateUtc="2024-10-19T23:58:00Z">
        <w:r w:rsidR="008E795A">
          <w:t>e are grateful</w:t>
        </w:r>
      </w:ins>
      <w:r>
        <w:t xml:space="preserve"> to the volunteers who</w:t>
      </w:r>
      <w:del w:id="528" w:author="Jasmin Schuster" w:date="2024-10-19T16:57:00Z" w16du:dateUtc="2024-10-19T23:57:00Z">
        <w:r w:rsidDel="008E795A">
          <w:delText xml:space="preserve"> helped</w:delText>
        </w:r>
      </w:del>
      <w:r>
        <w:t xml:space="preserve"> conduct </w:t>
      </w:r>
      <w:ins w:id="529" w:author="Jasmin Schuster" w:date="2024-10-19T16:57:00Z" w16du:dateUtc="2024-10-19T23:57:00Z">
        <w:r w:rsidR="008E795A">
          <w:t xml:space="preserve">annual </w:t>
        </w:r>
      </w:ins>
      <w:r>
        <w:t xml:space="preserve">Reef Life Surveys and to </w:t>
      </w:r>
      <w:ins w:id="530" w:author="Jasmin Schuster" w:date="2024-10-19T16:56:00Z" w16du:dateUtc="2024-10-19T23:56:00Z">
        <w:r w:rsidR="008E795A">
          <w:t xml:space="preserve">Dr. </w:t>
        </w:r>
      </w:ins>
      <w:r>
        <w:t xml:space="preserve">Amanda Bates and the </w:t>
      </w:r>
      <w:r w:rsidRPr="00E94D69">
        <w:t>Canada Research Chairs Program</w:t>
      </w:r>
      <w:r>
        <w:t xml:space="preserve"> for funding this critical long-term monitoring work.</w:t>
      </w:r>
      <w:commentRangeEnd w:id="524"/>
      <w:r>
        <w:rPr>
          <w:rStyle w:val="CommentReference"/>
        </w:rPr>
        <w:commentReference w:id="524"/>
      </w:r>
      <w:r>
        <w:t xml:space="preserve"> Thank you to Siobhan Gray, Dave Porter, Phil Lavoie, Kelly Clement, and all the Bamfield Marine Sciences Center staff for their ongoing support. Hailey Davis 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06C5253F"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 xml:space="preserve">in </w:t>
      </w:r>
      <w:commentRangeStart w:id="531"/>
      <w:r w:rsidR="000D0396">
        <w:t>Barkley Sound, B</w:t>
      </w:r>
      <w:ins w:id="532" w:author="Kieran Cox" w:date="2024-10-24T15:50:00Z" w16du:dateUtc="2024-10-24T22:50:00Z">
        <w:r w:rsidR="003A6429">
          <w:t>ritish Columbia, Canada</w:t>
        </w:r>
      </w:ins>
      <w:commentRangeEnd w:id="531"/>
      <w:ins w:id="533" w:author="Kieran Cox" w:date="2024-10-24T16:38:00Z" w16du:dateUtc="2024-10-24T23:38:00Z">
        <w:r w:rsidR="004D2AE8">
          <w:rPr>
            <w:rStyle w:val="CommentReference"/>
          </w:rPr>
          <w:commentReference w:id="531"/>
        </w:r>
      </w:ins>
      <w:del w:id="534" w:author="Kieran Cox" w:date="2024-10-24T15:50:00Z" w16du:dateUtc="2024-10-24T22:50:00Z">
        <w:r w:rsidR="000D0396" w:rsidDel="003A6429">
          <w:delText>C</w:delText>
        </w:r>
      </w:del>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723BC7C"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commentRangeStart w:id="535"/>
      <w:del w:id="536" w:author="Kieran Cox" w:date="2024-10-24T16:39:00Z" w16du:dateUtc="2024-10-24T23:39:00Z">
        <w:r w:rsidR="00FE153F" w:rsidDel="0060052E">
          <w:delText>surrounded by</w:delText>
        </w:r>
      </w:del>
      <w:ins w:id="537" w:author="Kieran Cox" w:date="2024-10-24T16:39:00Z" w16du:dateUtc="2024-10-24T23:39:00Z">
        <w:r w:rsidR="0060052E">
          <w:t>with</w:t>
        </w:r>
      </w:ins>
      <w:r w:rsidR="00FE153F">
        <w:t xml:space="preserve"> </w:t>
      </w:r>
      <w:commentRangeEnd w:id="535"/>
      <w:r w:rsidR="009C17AE">
        <w:rPr>
          <w:rStyle w:val="CommentReference"/>
        </w:rPr>
        <w:commentReference w:id="535"/>
      </w:r>
      <w:r w:rsidR="00FE153F">
        <w:t>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del w:id="538" w:author="Kieran Cox" w:date="2024-10-24T16:40:00Z" w16du:dateUtc="2024-10-24T23:40:00Z">
        <w:r w:rsidR="00C826A7" w:rsidDel="0060052E">
          <w:delText xml:space="preserve">, which used </w:delText>
        </w:r>
      </w:del>
      <w:ins w:id="539" w:author="Kieran Cox" w:date="2024-10-24T16:40:00Z" w16du:dateUtc="2024-10-24T23:40:00Z">
        <w:r w:rsidR="0060052E">
          <w:t xml:space="preserve"> with </w:t>
        </w:r>
      </w:ins>
      <w:r w:rsidR="00C826A7">
        <w:t>a gamma distribution (link = ‘log’)</w:t>
      </w:r>
      <w:ins w:id="540" w:author="Kieran Cox" w:date="2024-10-24T16:40:00Z" w16du:dateUtc="2024-10-24T23:40:00Z">
        <w:r w:rsidR="0060052E">
          <w:t xml:space="preserve">, </w:t>
        </w:r>
      </w:ins>
      <w:del w:id="541" w:author="Kieran Cox" w:date="2024-10-24T16:40:00Z" w16du:dateUtc="2024-10-24T23:40:00Z">
        <w:r w:rsidR="00C826A7" w:rsidDel="0060052E">
          <w:delText xml:space="preserve"> </w:delText>
        </w:r>
      </w:del>
      <w:r w:rsidR="00C826A7">
        <w:t xml:space="preserve">so coefficients are presented in log space. Continuous predictors were centred and scaled </w:t>
      </w:r>
      <w:del w:id="542" w:author="Kieran Cox" w:date="2024-10-24T16:41:00Z" w16du:dateUtc="2024-10-24T23:41:00Z">
        <w:r w:rsidR="00C826A7" w:rsidDel="0060052E">
          <w:delText>for comparison of</w:delText>
        </w:r>
      </w:del>
      <w:ins w:id="543" w:author="Kieran Cox" w:date="2024-10-24T16:41:00Z" w16du:dateUtc="2024-10-24T23:41:00Z">
        <w:r w:rsidR="0060052E">
          <w:t>to compare</w:t>
        </w:r>
      </w:ins>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544"/>
      <w:commentRangeStart w:id="545"/>
      <w:commentRangeEnd w:id="544"/>
      <w:r>
        <w:rPr>
          <w:rStyle w:val="CommentReference"/>
        </w:rPr>
        <w:lastRenderedPageBreak/>
        <w:commentReference w:id="544"/>
      </w:r>
      <w:commentRangeEnd w:id="545"/>
      <w:r w:rsidR="00532560">
        <w:rPr>
          <w:rStyle w:val="CommentReference"/>
        </w:rPr>
        <w:commentReference w:id="545"/>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commentRangeStart w:id="546"/>
      <w:r w:rsidR="00C826A7">
        <w:t xml:space="preserve">surrounded </w:t>
      </w:r>
      <w:commentRangeEnd w:id="546"/>
      <w:r w:rsidR="009C17AE">
        <w:rPr>
          <w:rStyle w:val="CommentReference"/>
        </w:rPr>
        <w:commentReference w:id="546"/>
      </w:r>
      <w:r w:rsidR="00C826A7">
        <w:t xml:space="preserve">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4795F2"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del w:id="547" w:author="Kieran Cox" w:date="2024-10-24T16:52:00Z" w16du:dateUtc="2024-10-24T23:52:00Z">
        <w:r w:rsidR="00377E7D" w:rsidDel="009C17AE">
          <w:delText>-</w:delText>
        </w:r>
        <w:r w:rsidR="00FE153F" w:rsidDel="009C17AE">
          <w:delText>size</w:delText>
        </w:r>
      </w:del>
      <w:r w:rsidR="00FE153F">
        <w:t xml:space="preserv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del w:id="548" w:author="unknown" w:date="2024-10-18T13:45:00Z" w16du:dateUtc="2024-10-18T20:45:00Z">
        <w:r>
          <w:rPr>
            <w:b/>
            <w:noProof/>
          </w:rPr>
          <w:drawing>
            <wp:inline distT="0" distB="0" distL="0" distR="0" wp14:anchorId="2AEBEAE9" wp14:editId="469A89EF">
              <wp:extent cx="5351100" cy="2517106"/>
              <wp:effectExtent l="0" t="0" r="0" b="0"/>
              <wp:docPr id="88524859"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del>
      <w:ins w:id="549" w:author="unknown" w:date="2024-10-18T13:45:00Z" w16du:dateUtc="2024-10-18T20:45:00Z">
        <w:r>
          <w:rPr>
            <w:b/>
            <w:noProof/>
          </w:rPr>
          <w:drawing>
            <wp:inline distT="0" distB="0" distL="0" distR="0" wp14:anchorId="2AEBEAE9" wp14:editId="54ED2F09">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ins>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w:t>
      </w:r>
      <w:commentRangeStart w:id="550"/>
      <w:r w:rsidR="00B0699C" w:rsidRPr="00791FF5">
        <w:t>green shaded area</w:t>
      </w:r>
      <w:commentRangeEnd w:id="550"/>
      <w:r w:rsidR="008E795A">
        <w:rPr>
          <w:rStyle w:val="CommentReference"/>
        </w:rPr>
        <w:commentReference w:id="550"/>
      </w:r>
      <w:r w:rsidR="00B0699C" w:rsidRPr="00791FF5">
        <w:t>)</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551"/>
      <w:r w:rsidRPr="00623DD8">
        <w:t>highest R</w:t>
      </w:r>
      <w:r w:rsidRPr="00623DD8">
        <w:rPr>
          <w:vertAlign w:val="superscript"/>
        </w:rPr>
        <w:t>2</w:t>
      </w:r>
      <w:r w:rsidRPr="00623DD8">
        <w:t xml:space="preserve"> values</w:t>
      </w:r>
      <w:commentRangeEnd w:id="551"/>
      <w:r w:rsidR="00F10A37">
        <w:rPr>
          <w:rStyle w:val="CommentReference"/>
        </w:rPr>
        <w:commentReference w:id="551"/>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5"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6"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15" w:author="Jasmin Schuster" w:date="2024-10-19T16:59:00Z" w:initials="JS">
    <w:p w14:paraId="33641E0A" w14:textId="77777777" w:rsidR="008E795A" w:rsidRDefault="008E795A" w:rsidP="008E795A">
      <w:r>
        <w:rPr>
          <w:rStyle w:val="CommentReference"/>
        </w:rPr>
        <w:annotationRef/>
      </w:r>
      <w:r>
        <w:rPr>
          <w:color w:val="000000"/>
          <w:sz w:val="20"/>
          <w:szCs w:val="20"/>
        </w:rPr>
        <w:t xml:space="preserve">BMSC really appreciates (and asks) to be included as an affiliation of published research conducted through BMSC. </w:t>
      </w:r>
    </w:p>
    <w:p w14:paraId="22E128D8" w14:textId="77777777" w:rsidR="008E795A" w:rsidRDefault="008E795A" w:rsidP="008E795A"/>
    <w:p w14:paraId="07D4C624" w14:textId="77777777" w:rsidR="008E795A" w:rsidRDefault="008E795A" w:rsidP="008E795A">
      <w:r>
        <w:rPr>
          <w:color w:val="000000"/>
          <w:sz w:val="20"/>
          <w:szCs w:val="20"/>
        </w:rPr>
        <w:t>Just a note…</w:t>
      </w:r>
    </w:p>
  </w:comment>
  <w:comment w:id="16" w:author="Jasmin Schuster" w:date="2024-10-19T17:00:00Z" w:initials="JS">
    <w:p w14:paraId="436B3AF1" w14:textId="77777777" w:rsidR="008E795A" w:rsidRDefault="008E795A" w:rsidP="008E795A">
      <w:r>
        <w:rPr>
          <w:rStyle w:val="CommentReference"/>
        </w:rPr>
        <w:annotationRef/>
      </w:r>
      <w:r>
        <w:rPr>
          <w:color w:val="000000"/>
          <w:sz w:val="20"/>
          <w:szCs w:val="20"/>
        </w:rPr>
        <w:t>If you don’t want to affiliate yourself, you could include it as one of my affiliations</w:t>
      </w:r>
    </w:p>
  </w:comment>
  <w:comment w:id="17" w:author="Kieran Cox" w:date="2024-10-24T08:54:00Z" w:initials="KC">
    <w:p w14:paraId="36A0DF21" w14:textId="77777777" w:rsidR="00917F70" w:rsidRDefault="00917F70" w:rsidP="00917F70">
      <w:r>
        <w:rPr>
          <w:rStyle w:val="CommentReference"/>
        </w:rPr>
        <w:annotationRef/>
      </w:r>
      <w:r>
        <w:rPr>
          <w:color w:val="000000"/>
          <w:sz w:val="20"/>
          <w:szCs w:val="20"/>
        </w:rPr>
        <w:t>Doing this to save time, but change up as ya see fit</w:t>
      </w:r>
    </w:p>
  </w:comment>
  <w:comment w:id="31" w:author="Kieran Cox" w:date="2024-10-24T08:57:00Z" w:initials="KC">
    <w:p w14:paraId="6F5E04E9" w14:textId="77777777" w:rsidR="00917F70" w:rsidRDefault="00917F70" w:rsidP="00917F70">
      <w:r>
        <w:rPr>
          <w:rStyle w:val="CommentReference"/>
        </w:rPr>
        <w:annotationRef/>
      </w:r>
      <w:r>
        <w:rPr>
          <w:color w:val="000000"/>
          <w:sz w:val="20"/>
          <w:szCs w:val="20"/>
        </w:rPr>
        <w:t xml:space="preserve">If UofA should be on here is debatable cause it’s a question of how much work was done there, but folks commonly list where they are now, so I’m not saying it should be removed. </w:t>
      </w:r>
    </w:p>
    <w:p w14:paraId="04EF5243" w14:textId="77777777" w:rsidR="00917F70" w:rsidRDefault="00917F70" w:rsidP="00917F70"/>
    <w:p w14:paraId="3C9FDE32" w14:textId="77777777" w:rsidR="00917F70" w:rsidRDefault="00917F70" w:rsidP="00917F70">
      <w:r>
        <w:rPr>
          <w:color w:val="000000"/>
          <w:sz w:val="20"/>
          <w:szCs w:val="20"/>
        </w:rPr>
        <w:t>Adding the department so it matches the others</w:t>
      </w:r>
    </w:p>
  </w:comment>
  <w:comment w:id="35" w:author="Kieran Cox" w:date="2024-10-18T14:06:00Z" w:initials="KC">
    <w:p w14:paraId="08C64042" w14:textId="11809C7F" w:rsidR="001C11FA" w:rsidRDefault="001C11FA" w:rsidP="001C11FA">
      <w:r>
        <w:rPr>
          <w:rStyle w:val="CommentReference"/>
        </w:rPr>
        <w:annotationRef/>
      </w:r>
      <w:r>
        <w:rPr>
          <w:sz w:val="20"/>
          <w:szCs w:val="20"/>
        </w:rPr>
        <w:t>It’s worth switching this to your SFU email cause the university has so many open access agreements that allow you to publish OA for free if you use your uni email</w:t>
      </w:r>
    </w:p>
  </w:comment>
  <w:comment w:id="36" w:author="Kieran Cox" w:date="2024-10-24T09:05:00Z" w:initials="KC">
    <w:p w14:paraId="3D00AF95" w14:textId="77777777" w:rsidR="00BE39A2" w:rsidRDefault="00BE39A2" w:rsidP="00BE39A2">
      <w:r>
        <w:rPr>
          <w:rStyle w:val="CommentReference"/>
        </w:rPr>
        <w:annotationRef/>
      </w:r>
      <w:r>
        <w:rPr>
          <w:color w:val="000000"/>
          <w:sz w:val="20"/>
          <w:szCs w:val="20"/>
        </w:rPr>
        <w:t>drive?</w:t>
      </w:r>
    </w:p>
    <w:p w14:paraId="5E5CBC65" w14:textId="77777777" w:rsidR="00BE39A2" w:rsidRDefault="00BE39A2" w:rsidP="00BE39A2"/>
    <w:p w14:paraId="47C89B43" w14:textId="77777777" w:rsidR="00BE39A2" w:rsidRDefault="00BE39A2" w:rsidP="00BE39A2">
      <w:r>
        <w:rPr>
          <w:color w:val="000000"/>
          <w:sz w:val="20"/>
          <w:szCs w:val="20"/>
        </w:rPr>
        <w:t>But I’m the worst at the singular vs plural ‘game’</w:t>
      </w:r>
    </w:p>
  </w:comment>
  <w:comment w:id="37" w:author="Kiara Kattler" w:date="2024-10-02T18:02:00Z" w:initials="KK">
    <w:p w14:paraId="7879D65A" w14:textId="715FEC42" w:rsidR="00A1653F" w:rsidRDefault="00A1653F" w:rsidP="00A1653F">
      <w:r>
        <w:rPr>
          <w:rStyle w:val="CommentReference"/>
        </w:rPr>
        <w:annotationRef/>
      </w:r>
      <w:r>
        <w:rPr>
          <w:sz w:val="20"/>
          <w:szCs w:val="20"/>
        </w:rPr>
        <w:t>I think the double “and”s at the end of this sentence make me struggle a bit to comprehend it</w:t>
      </w:r>
    </w:p>
  </w:comment>
  <w:comment w:id="38" w:author="Kieran Cox" w:date="2024-10-24T09:10:00Z" w:initials="KC">
    <w:p w14:paraId="4C46FA22" w14:textId="77777777" w:rsidR="00BE39A2" w:rsidRDefault="00BE39A2" w:rsidP="00BE39A2">
      <w:r>
        <w:rPr>
          <w:rStyle w:val="CommentReference"/>
        </w:rPr>
        <w:annotationRef/>
      </w:r>
      <w:r>
        <w:rPr>
          <w:color w:val="000000"/>
          <w:sz w:val="20"/>
          <w:szCs w:val="20"/>
        </w:rPr>
        <w:t xml:space="preserve">Option to put the ‘tropical’ statement first, then have a second sentence, something like, </w:t>
      </w:r>
    </w:p>
    <w:p w14:paraId="59F6BF18" w14:textId="77777777" w:rsidR="00BE39A2" w:rsidRDefault="00BE39A2" w:rsidP="00BE39A2"/>
    <w:p w14:paraId="6A0DE644" w14:textId="77777777" w:rsidR="00BE39A2" w:rsidRDefault="00BE39A2" w:rsidP="00BE39A2">
      <w:r>
        <w:rPr>
          <w:color w:val="000000"/>
          <w:sz w:val="20"/>
          <w:szCs w:val="20"/>
        </w:rPr>
        <w:t xml:space="preserve">Consumer-mediated nutrient dynamics (CND), through which animals’ metabolic waste products fertilize primary producers, drives variability in nutrient availability in tropical waters. These nutrients influence primary productivity and community function. </w:t>
      </w:r>
    </w:p>
    <w:p w14:paraId="3247A3C8" w14:textId="77777777" w:rsidR="00BE39A2" w:rsidRDefault="00BE39A2" w:rsidP="00BE39A2"/>
    <w:p w14:paraId="01630AC6" w14:textId="77777777" w:rsidR="00BE39A2" w:rsidRDefault="00BE39A2" w:rsidP="00BE39A2">
      <w:r>
        <w:rPr>
          <w:color w:val="000000"/>
          <w:sz w:val="20"/>
          <w:szCs w:val="20"/>
        </w:rPr>
        <w:t>*many options for the ‘these nutrients’, i.e. when abundant, these nutrients, or These nutrients then… etc</w:t>
      </w:r>
    </w:p>
    <w:p w14:paraId="107A2924" w14:textId="77777777" w:rsidR="00BE39A2" w:rsidRDefault="00BE39A2" w:rsidP="00BE39A2">
      <w:r>
        <w:rPr>
          <w:color w:val="000000"/>
          <w:sz w:val="20"/>
          <w:szCs w:val="20"/>
        </w:rPr>
        <w:t xml:space="preserve"> </w:t>
      </w:r>
    </w:p>
  </w:comment>
  <w:comment w:id="39" w:author="Kieran Cox" w:date="2024-10-24T09:17:00Z" w:initials="KC">
    <w:p w14:paraId="5380C0AD" w14:textId="77777777" w:rsidR="005830AE" w:rsidRDefault="005830AE" w:rsidP="005830AE">
      <w:r>
        <w:rPr>
          <w:rStyle w:val="CommentReference"/>
        </w:rPr>
        <w:annotationRef/>
      </w:r>
      <w:r>
        <w:rPr>
          <w:color w:val="000000"/>
          <w:sz w:val="20"/>
          <w:szCs w:val="20"/>
        </w:rPr>
        <w:t xml:space="preserve">The three spatial scales is a really neat part of this work and a big ‘flex’ for the effort/approach. If you want to include it, you could have a line here that is something like, </w:t>
      </w:r>
    </w:p>
    <w:p w14:paraId="0D6C7DD9" w14:textId="77777777" w:rsidR="005830AE" w:rsidRDefault="005830AE" w:rsidP="005830AE"/>
    <w:p w14:paraId="1624AEDF" w14:textId="77777777" w:rsidR="005830AE" w:rsidRDefault="005830AE" w:rsidP="005830AE">
      <w:r>
        <w:rPr>
          <w:color w:val="000000"/>
          <w:sz w:val="20"/>
          <w:szCs w:val="20"/>
        </w:rPr>
        <w:t>We assessed the drivers of variation in CND at three distinct spatial scales within temperate marine ecosystems. To do so, we quantified …</w:t>
      </w:r>
    </w:p>
    <w:p w14:paraId="18556DF7" w14:textId="77777777" w:rsidR="005830AE" w:rsidRDefault="005830AE" w:rsidP="005830AE"/>
    <w:p w14:paraId="710C6C05" w14:textId="77777777" w:rsidR="005830AE" w:rsidRDefault="005830AE" w:rsidP="005830AE"/>
  </w:comment>
  <w:comment w:id="40" w:author="Kieran Cox" w:date="2024-10-24T09:12:00Z" w:initials="KC">
    <w:p w14:paraId="3EC31775" w14:textId="5FFBCED8" w:rsidR="00BE39A2" w:rsidRDefault="00BE39A2" w:rsidP="00BE39A2">
      <w:r>
        <w:rPr>
          <w:rStyle w:val="CommentReference"/>
        </w:rPr>
        <w:annotationRef/>
      </w:r>
      <w:r>
        <w:rPr>
          <w:color w:val="000000"/>
          <w:sz w:val="20"/>
          <w:szCs w:val="20"/>
        </w:rPr>
        <w:t xml:space="preserve">Could shorten and streamline via, </w:t>
      </w:r>
    </w:p>
    <w:p w14:paraId="5D67B147" w14:textId="77777777" w:rsidR="00BE39A2" w:rsidRDefault="00BE39A2" w:rsidP="00BE39A2"/>
    <w:p w14:paraId="0FB835B8" w14:textId="77777777" w:rsidR="00BE39A2" w:rsidRDefault="00BE39A2" w:rsidP="00BE39A2">
      <w:r>
        <w:rPr>
          <w:color w:val="000000"/>
          <w:sz w:val="20"/>
          <w:szCs w:val="20"/>
        </w:rPr>
        <w:t>We quantified the contribution of 48 fish and 92 macroinvertebrates to the ammonium budget…</w:t>
      </w:r>
    </w:p>
  </w:comment>
  <w:comment w:id="44" w:author="Kiara Kattler" w:date="2024-10-02T18:06:00Z" w:initials="KK">
    <w:p w14:paraId="4776375E" w14:textId="65719692"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42" w:author="Jasmin Schuster" w:date="2024-10-19T15:38:00Z" w:initials="JS">
    <w:p w14:paraId="122191DB" w14:textId="77777777"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43" w:author="Kieran Cox" w:date="2024-10-24T09:14:00Z" w:initials="KC">
    <w:p w14:paraId="00B51064" w14:textId="77777777" w:rsidR="005830AE" w:rsidRDefault="005830AE" w:rsidP="005830AE">
      <w:r>
        <w:rPr>
          <w:rStyle w:val="CommentReference"/>
        </w:rPr>
        <w:annotationRef/>
      </w:r>
      <w:r>
        <w:rPr>
          <w:color w:val="000000"/>
          <w:sz w:val="20"/>
          <w:szCs w:val="20"/>
        </w:rPr>
        <w:t>possible revision</w:t>
      </w:r>
    </w:p>
    <w:p w14:paraId="3D428A98" w14:textId="77777777" w:rsidR="005830AE" w:rsidRDefault="005830AE" w:rsidP="005830AE"/>
    <w:p w14:paraId="3CCBC0E3" w14:textId="77777777" w:rsidR="005830AE" w:rsidRDefault="005830AE" w:rsidP="005830AE">
      <w:r>
        <w:rPr>
          <w:color w:val="000000"/>
          <w:sz w:val="20"/>
          <w:szCs w:val="20"/>
        </w:rPr>
        <w:t>higher within then outside of kelp forests, a difference…</w:t>
      </w:r>
    </w:p>
    <w:p w14:paraId="6FB39755" w14:textId="77777777" w:rsidR="005830AE" w:rsidRDefault="005830AE" w:rsidP="005830AE"/>
    <w:p w14:paraId="2D9A8D7D" w14:textId="77777777" w:rsidR="005830AE" w:rsidRDefault="005830AE" w:rsidP="005830AE">
      <w:r>
        <w:rPr>
          <w:color w:val="000000"/>
          <w:sz w:val="20"/>
          <w:szCs w:val="20"/>
        </w:rPr>
        <w:t>cause the 5 m part isn’t vital I think.</w:t>
      </w:r>
    </w:p>
  </w:comment>
  <w:comment w:id="48" w:author="Bridget Maher" w:date="2024-10-07T13:55:00Z" w:initials="BM">
    <w:p w14:paraId="462FE6F9" w14:textId="3858F65C" w:rsidR="005E2687" w:rsidRDefault="005E2687" w:rsidP="005E2687">
      <w:r>
        <w:rPr>
          <w:rStyle w:val="CommentReference"/>
        </w:rPr>
        <w:annotationRef/>
      </w:r>
      <w:r>
        <w:rPr>
          <w:sz w:val="20"/>
          <w:szCs w:val="20"/>
        </w:rPr>
        <w:t>weekly? or quantifying the weak correlation?  suggested re write:</w:t>
      </w:r>
    </w:p>
    <w:p w14:paraId="36BCC1BD" w14:textId="77777777" w:rsidR="005E2687" w:rsidRDefault="005E2687" w:rsidP="005E2687">
      <w:r>
        <w:rPr>
          <w:sz w:val="20"/>
          <w:szCs w:val="20"/>
        </w:rPr>
        <w:t>“the difference that increased with tide exchange, kelp biomass and to a lesser degree animal biomass”</w:t>
      </w:r>
    </w:p>
    <w:p w14:paraId="47616908" w14:textId="77777777" w:rsidR="005E2687" w:rsidRDefault="005E2687" w:rsidP="005E2687"/>
  </w:comment>
  <w:comment w:id="49" w:author="Kieran Cox" w:date="2024-10-24T09:26:00Z" w:initials="KC">
    <w:p w14:paraId="60B23A3E" w14:textId="77777777" w:rsidR="005D098B" w:rsidRDefault="005D098B" w:rsidP="005D098B">
      <w:r>
        <w:rPr>
          <w:rStyle w:val="CommentReference"/>
        </w:rPr>
        <w:annotationRef/>
      </w:r>
      <w:r>
        <w:rPr>
          <w:color w:val="000000"/>
          <w:sz w:val="20"/>
          <w:szCs w:val="20"/>
        </w:rPr>
        <w:t xml:space="preserve">Alt: Caging experiments revealed… </w:t>
      </w:r>
    </w:p>
  </w:comment>
  <w:comment w:id="50" w:author="Kieran Cox" w:date="2024-10-24T09:27:00Z" w:initials="KC">
    <w:p w14:paraId="565BF0D9" w14:textId="77777777" w:rsidR="005D098B" w:rsidRDefault="005D098B" w:rsidP="005D098B">
      <w:r>
        <w:rPr>
          <w:rStyle w:val="CommentReference"/>
        </w:rPr>
        <w:annotationRef/>
      </w:r>
      <w:r>
        <w:rPr>
          <w:color w:val="000000"/>
          <w:sz w:val="20"/>
          <w:szCs w:val="20"/>
        </w:rPr>
        <w:t xml:space="preserve">Cause this would make it each to not sure the ‘double’ scale via </w:t>
      </w:r>
    </w:p>
    <w:p w14:paraId="4B2BDD70" w14:textId="77777777" w:rsidR="005D098B" w:rsidRDefault="005D098B" w:rsidP="005D098B">
      <w:r>
        <w:rPr>
          <w:color w:val="000000"/>
          <w:sz w:val="20"/>
          <w:szCs w:val="20"/>
        </w:rPr>
        <w:t xml:space="preserve">Caging experiments revealed that fine-scale ammonium variability and nutrient enrichment was only possible under low-flow conditions. </w:t>
      </w:r>
    </w:p>
  </w:comment>
  <w:comment w:id="57" w:author="Kieran Cox" w:date="2024-10-24T09:48:00Z" w:initials="KC">
    <w:p w14:paraId="329DDD67" w14:textId="77777777" w:rsidR="005D0D02" w:rsidRDefault="005D0D02" w:rsidP="005D0D02">
      <w:r>
        <w:rPr>
          <w:rStyle w:val="CommentReference"/>
        </w:rPr>
        <w:annotationRef/>
      </w:r>
      <w:r>
        <w:rPr>
          <w:color w:val="000000"/>
          <w:sz w:val="20"/>
          <w:szCs w:val="20"/>
        </w:rPr>
        <w:t>alt:</w:t>
      </w:r>
    </w:p>
    <w:p w14:paraId="6D438B10" w14:textId="77777777" w:rsidR="005D0D02" w:rsidRDefault="005D0D02" w:rsidP="005D0D02">
      <w:r>
        <w:rPr>
          <w:color w:val="000000"/>
          <w:sz w:val="20"/>
          <w:szCs w:val="20"/>
        </w:rPr>
        <w:t>-across a range</w:t>
      </w:r>
    </w:p>
    <w:p w14:paraId="533ACC10" w14:textId="77777777" w:rsidR="005D0D02" w:rsidRDefault="005D0D02" w:rsidP="005D0D02">
      <w:r>
        <w:rPr>
          <w:color w:val="000000"/>
          <w:sz w:val="20"/>
          <w:szCs w:val="20"/>
        </w:rPr>
        <w:t>-at various</w:t>
      </w:r>
    </w:p>
    <w:p w14:paraId="11B36758" w14:textId="77777777" w:rsidR="005D0D02" w:rsidRDefault="005D0D02" w:rsidP="005D0D02">
      <w:r>
        <w:rPr>
          <w:color w:val="000000"/>
          <w:sz w:val="20"/>
          <w:szCs w:val="20"/>
        </w:rPr>
        <w:t>Or pull it out and go with</w:t>
      </w:r>
    </w:p>
    <w:p w14:paraId="139F4370" w14:textId="77777777" w:rsidR="005D0D02" w:rsidRDefault="005D0D02" w:rsidP="005D0D02">
      <w:r>
        <w:rPr>
          <w:color w:val="000000"/>
          <w:sz w:val="20"/>
          <w:szCs w:val="20"/>
        </w:rPr>
        <w:t xml:space="preserve">…productivity in a way previously… </w:t>
      </w:r>
    </w:p>
  </w:comment>
  <w:comment w:id="59" w:author="Kiara Kattler" w:date="2024-10-02T18:14:00Z" w:initials="KK">
    <w:p w14:paraId="1D9F9C30" w14:textId="7DD354EF"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66" w:author="Emily Leedham" w:date="2024-10-14T16:58:00Z" w:initials="EL">
    <w:p w14:paraId="7EFD50EC" w14:textId="77777777" w:rsidR="00DC055D" w:rsidRDefault="00DC055D" w:rsidP="00DC055D">
      <w:pPr>
        <w:pStyle w:val="CommentText"/>
      </w:pPr>
      <w:r>
        <w:rPr>
          <w:rStyle w:val="CommentReference"/>
        </w:rPr>
        <w:annotationRef/>
      </w:r>
      <w:r>
        <w:t>Less commas</w:t>
      </w:r>
    </w:p>
  </w:comment>
  <w:comment w:id="71" w:author="Jasmin Schuster" w:date="2024-10-19T15:44:00Z" w:initials="JS">
    <w:p w14:paraId="077420E5" w14:textId="7777777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72" w:author="Kieran Cox" w:date="2024-10-24T11:13:00Z" w:initials="KC">
    <w:p w14:paraId="02B35306" w14:textId="77777777" w:rsidR="001078AB" w:rsidRDefault="001078AB" w:rsidP="001078AB">
      <w:r>
        <w:rPr>
          <w:rStyle w:val="CommentReference"/>
        </w:rPr>
        <w:annotationRef/>
      </w:r>
      <w:r>
        <w:rPr>
          <w:color w:val="000000"/>
          <w:sz w:val="20"/>
          <w:szCs w:val="20"/>
        </w:rPr>
        <w:t xml:space="preserve">or switch to </w:t>
      </w:r>
    </w:p>
    <w:p w14:paraId="14D7ACFC" w14:textId="77777777" w:rsidR="001078AB" w:rsidRDefault="001078AB" w:rsidP="001078AB">
      <w:r>
        <w:rPr>
          <w:color w:val="000000"/>
          <w:sz w:val="20"/>
          <w:szCs w:val="20"/>
        </w:rPr>
        <w:t>emerging evidence</w:t>
      </w:r>
    </w:p>
  </w:comment>
  <w:comment w:id="80" w:author="Kiara Kattler" w:date="2024-10-02T18:19:00Z" w:initials="KK">
    <w:p w14:paraId="0DCBE921" w14:textId="6649C2E6" w:rsidR="006D747A" w:rsidRDefault="00C557A7" w:rsidP="006D747A">
      <w:r>
        <w:rPr>
          <w:rStyle w:val="CommentReference"/>
        </w:rPr>
        <w:annotationRef/>
      </w:r>
      <w:r w:rsidR="006D747A">
        <w:rPr>
          <w:sz w:val="20"/>
          <w:szCs w:val="20"/>
        </w:rPr>
        <w:t>Is this different than consumer mediated nutrients? Since you just introduced a new term my brain was still stuck on that so I dont know if this is different</w:t>
      </w:r>
    </w:p>
  </w:comment>
  <w:comment w:id="89" w:author="Kieran Cox" w:date="2024-10-24T11:14:00Z" w:initials="KC">
    <w:p w14:paraId="05D74B39" w14:textId="77777777" w:rsidR="001078AB" w:rsidRDefault="001078AB" w:rsidP="001078AB">
      <w:r>
        <w:rPr>
          <w:rStyle w:val="CommentReference"/>
        </w:rPr>
        <w:annotationRef/>
      </w:r>
      <w:r>
        <w:rPr>
          <w:color w:val="000000"/>
          <w:sz w:val="20"/>
          <w:szCs w:val="20"/>
        </w:rPr>
        <w:t xml:space="preserve">add spatial, or spatial and temporal </w:t>
      </w:r>
    </w:p>
  </w:comment>
  <w:comment w:id="91" w:author="Kieran Cox" w:date="2024-10-24T11:30:00Z" w:initials="KC">
    <w:p w14:paraId="2E32CE28" w14:textId="77777777" w:rsidR="00164680" w:rsidRDefault="00164680" w:rsidP="00164680">
      <w:r>
        <w:rPr>
          <w:rStyle w:val="CommentReference"/>
        </w:rPr>
        <w:annotationRef/>
      </w:r>
      <w:r>
        <w:rPr>
          <w:color w:val="000000"/>
          <w:sz w:val="20"/>
          <w:szCs w:val="20"/>
        </w:rPr>
        <w:t xml:space="preserve">lots of ‘scales’ in this paragraph so could switch to more of a set up for your work, something like, </w:t>
      </w:r>
    </w:p>
    <w:p w14:paraId="6E1BAB5F" w14:textId="77777777" w:rsidR="00164680" w:rsidRDefault="00164680" w:rsidP="00164680"/>
    <w:p w14:paraId="368A495C" w14:textId="77777777" w:rsidR="00164680" w:rsidRDefault="00164680" w:rsidP="00164680">
      <w:r>
        <w:rPr>
          <w:color w:val="000000"/>
          <w:sz w:val="20"/>
          <w:szCs w:val="20"/>
        </w:rPr>
        <w:t xml:space="preserve">Therefore, identifying the extent to which biologically relevant variation in nutrient availability contributes to local and regional heterogeneity in primary productivity remains an active area of research. </w:t>
      </w:r>
    </w:p>
    <w:p w14:paraId="722D0CFC" w14:textId="77777777" w:rsidR="00164680" w:rsidRDefault="00164680" w:rsidP="00164680"/>
    <w:p w14:paraId="45581316" w14:textId="77777777" w:rsidR="00164680" w:rsidRDefault="00164680" w:rsidP="00164680">
      <w:r>
        <w:rPr>
          <w:color w:val="000000"/>
          <w:sz w:val="20"/>
          <w:szCs w:val="20"/>
        </w:rPr>
        <w:t>Or</w:t>
      </w:r>
    </w:p>
    <w:p w14:paraId="5EE1106D" w14:textId="77777777" w:rsidR="00164680" w:rsidRDefault="00164680" w:rsidP="00164680"/>
    <w:p w14:paraId="7B4012D7" w14:textId="77777777" w:rsidR="00164680" w:rsidRDefault="00164680" w:rsidP="00164680">
      <w:r>
        <w:rPr>
          <w:color w:val="000000"/>
          <w:sz w:val="20"/>
          <w:szCs w:val="20"/>
        </w:rPr>
        <w:t xml:space="preserve">Therefore, identifying the extent to which biologically relevant variation in nutrient availability contributes to heterogeneity in primary productivity within and across seascapes remains an active area of research. </w:t>
      </w:r>
    </w:p>
    <w:p w14:paraId="641FBBDD" w14:textId="77777777" w:rsidR="00164680" w:rsidRDefault="00164680" w:rsidP="00164680"/>
    <w:p w14:paraId="3076ED92" w14:textId="77777777" w:rsidR="00164680" w:rsidRDefault="00164680" w:rsidP="00164680"/>
    <w:p w14:paraId="51ED4672" w14:textId="77777777" w:rsidR="00164680" w:rsidRDefault="00164680" w:rsidP="00164680"/>
  </w:comment>
  <w:comment w:id="77" w:author="Bridget Maher" w:date="2024-10-07T13:56:00Z" w:initials="BM">
    <w:p w14:paraId="4E9F6057" w14:textId="485A3798" w:rsidR="005E2687" w:rsidRDefault="005E2687" w:rsidP="005E2687">
      <w:r>
        <w:rPr>
          <w:rStyle w:val="CommentReference"/>
        </w:rPr>
        <w:annotationRef/>
      </w:r>
      <w:r>
        <w:rPr>
          <w:sz w:val="20"/>
          <w:szCs w:val="20"/>
        </w:rPr>
        <w:t>great two sentences that set up the paper nicely</w:t>
      </w:r>
    </w:p>
  </w:comment>
  <w:comment w:id="93" w:author="Kieran Cox" w:date="2024-10-24T11:35:00Z" w:initials="KC">
    <w:p w14:paraId="64537464" w14:textId="77777777" w:rsidR="00164680" w:rsidRDefault="00164680" w:rsidP="00164680">
      <w:r>
        <w:rPr>
          <w:rStyle w:val="CommentReference"/>
        </w:rPr>
        <w:annotationRef/>
      </w:r>
      <w:r>
        <w:rPr>
          <w:color w:val="000000"/>
          <w:sz w:val="20"/>
          <w:szCs w:val="20"/>
        </w:rPr>
        <w:t>indented needed? this seems like it should be para of the paragraph above?</w:t>
      </w:r>
    </w:p>
  </w:comment>
  <w:comment w:id="99" w:author="Kiara Kattler" w:date="2024-10-02T18:29:00Z" w:initials="KK">
    <w:p w14:paraId="74306C81" w14:textId="32A2144C" w:rsidR="006D747A" w:rsidRDefault="00360BBF" w:rsidP="006D747A">
      <w:r>
        <w:rPr>
          <w:rStyle w:val="CommentReference"/>
        </w:rPr>
        <w:annotationRef/>
      </w:r>
      <w:r w:rsidR="006D747A">
        <w:rPr>
          <w:sz w:val="20"/>
          <w:szCs w:val="20"/>
        </w:rPr>
        <w:t xml:space="preserve">I feel like this is a nice point to make, but I feel like it might set an expectation that you looked at how far nutrients from one spot were able to travel? </w:t>
      </w:r>
    </w:p>
  </w:comment>
  <w:comment w:id="100" w:author="Kiara Kattler" w:date="2024-10-02T18:37:00Z" w:initials="KK">
    <w:p w14:paraId="56365A5D" w14:textId="77777777" w:rsidR="001F2BDA" w:rsidRDefault="001F2BDA" w:rsidP="001F2BDA">
      <w:r>
        <w:rPr>
          <w:rStyle w:val="CommentReference"/>
        </w:rPr>
        <w:annotationRef/>
      </w:r>
      <w:r>
        <w:rPr>
          <w:sz w:val="20"/>
          <w:szCs w:val="20"/>
        </w:rPr>
        <w:t>I think the next paragraph does a really nice job of talking about spatial stuff!</w:t>
      </w:r>
    </w:p>
  </w:comment>
  <w:comment w:id="108" w:author="Kieran Cox" w:date="2024-10-24T11:39:00Z" w:initials="KC">
    <w:p w14:paraId="0656D562" w14:textId="77777777" w:rsidR="00FF4CE3" w:rsidRDefault="00FF4CE3" w:rsidP="00FF4CE3">
      <w:r>
        <w:rPr>
          <w:rStyle w:val="CommentReference"/>
        </w:rPr>
        <w:annotationRef/>
      </w:r>
      <w:r>
        <w:rPr>
          <w:color w:val="000000"/>
          <w:sz w:val="20"/>
          <w:szCs w:val="20"/>
        </w:rPr>
        <w:t xml:space="preserve">maybe change back to is ‘is believed to be limited by’ </w:t>
      </w:r>
    </w:p>
    <w:p w14:paraId="4C44C26E" w14:textId="77777777" w:rsidR="00FF4CE3" w:rsidRDefault="00FF4CE3" w:rsidP="00FF4CE3">
      <w:r>
        <w:rPr>
          <w:color w:val="000000"/>
          <w:sz w:val="20"/>
          <w:szCs w:val="20"/>
        </w:rPr>
        <w:t>or</w:t>
      </w:r>
    </w:p>
    <w:p w14:paraId="04E3C7C9" w14:textId="77777777" w:rsidR="00FF4CE3" w:rsidRDefault="00FF4CE3" w:rsidP="00FF4CE3">
      <w:r>
        <w:rPr>
          <w:color w:val="000000"/>
          <w:sz w:val="20"/>
          <w:szCs w:val="20"/>
        </w:rPr>
        <w:t>‘can be limited’</w:t>
      </w:r>
    </w:p>
    <w:p w14:paraId="31742AFC" w14:textId="77777777" w:rsidR="00FF4CE3" w:rsidRDefault="00FF4CE3" w:rsidP="00FF4CE3"/>
    <w:p w14:paraId="0624400B" w14:textId="77777777" w:rsidR="00FF4CE3" w:rsidRDefault="00FF4CE3" w:rsidP="00FF4CE3">
      <w:r>
        <w:rPr>
          <w:color w:val="000000"/>
          <w:sz w:val="20"/>
          <w:szCs w:val="20"/>
        </w:rPr>
        <w:t>cause this is one of your novel findings</w:t>
      </w:r>
    </w:p>
  </w:comment>
  <w:comment w:id="113" w:author="Kiara Kattler" w:date="2024-10-03T08:24:00Z" w:initials="KK">
    <w:p w14:paraId="72115133" w14:textId="6A09ECE8" w:rsidR="00A36A36" w:rsidRDefault="00A36A36" w:rsidP="00A36A36">
      <w:r>
        <w:rPr>
          <w:rStyle w:val="CommentReference"/>
        </w:rPr>
        <w:annotationRef/>
      </w:r>
      <w:r>
        <w:rPr>
          <w:sz w:val="20"/>
          <w:szCs w:val="20"/>
        </w:rPr>
        <w:t>Super minor but the bracket style isn’t consistent with above. When you introduced CND you didnt combine the two parenthesis but here you did</w:t>
      </w:r>
    </w:p>
  </w:comment>
  <w:comment w:id="114"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115" w:author="Bridget Maher" w:date="2024-10-13T11:50:00Z" w:initials="BM">
    <w:p w14:paraId="518658B2" w14:textId="77777777" w:rsidR="00255188" w:rsidRDefault="00DD00A1" w:rsidP="00255188">
      <w:r>
        <w:rPr>
          <w:rStyle w:val="CommentReference"/>
        </w:rPr>
        <w:annotationRef/>
      </w:r>
      <w:r w:rsidR="00255188">
        <w:rPr>
          <w:sz w:val="20"/>
          <w:szCs w:val="20"/>
        </w:rPr>
        <w:t xml:space="preserve">Primarily, “nitrogen” is used throughout this paragraph except for one instance of ammonium. It might be nice to have it all consistent in this sentence, as the different forms and their relative uptake rates are introduced in the next paragraph. </w:t>
      </w:r>
    </w:p>
  </w:comment>
  <w:comment w:id="131" w:author="Kiara Kattler" w:date="2024-10-02T18:39:00Z" w:initials="KK">
    <w:p w14:paraId="050847A2" w14:textId="4B1DEA14" w:rsidR="004E5043" w:rsidRDefault="004E5043" w:rsidP="004E5043">
      <w:r>
        <w:rPr>
          <w:rStyle w:val="CommentReference"/>
        </w:rPr>
        <w:annotationRef/>
      </w:r>
      <w:r>
        <w:rPr>
          <w:sz w:val="20"/>
          <w:szCs w:val="20"/>
        </w:rPr>
        <w:t>Yessssssssss love it</w:t>
      </w:r>
    </w:p>
  </w:comment>
  <w:comment w:id="134" w:author="Jasmin Schuster" w:date="2024-10-19T16:04:00Z" w:initials="JS">
    <w:p w14:paraId="5F6FC95B" w14:textId="77777777" w:rsidR="004F21D6" w:rsidRDefault="004F21D6" w:rsidP="004F21D6">
      <w:r>
        <w:rPr>
          <w:rStyle w:val="CommentReference"/>
        </w:rPr>
        <w:annotationRef/>
      </w:r>
      <w:r>
        <w:rPr>
          <w:color w:val="000000"/>
          <w:sz w:val="20"/>
          <w:szCs w:val="20"/>
        </w:rPr>
        <w:t xml:space="preserve">The detail about ammonium excretion kind of interrupts the flow of this paragraph, which is about kelp and rocky reef habitats (not the mechanics of the process), so I think it fits better above. </w:t>
      </w:r>
    </w:p>
  </w:comment>
  <w:comment w:id="154" w:author="Jasmin Schuster" w:date="2024-10-19T16:10:00Z" w:initials="JS">
    <w:p w14:paraId="5B187897" w14:textId="77777777" w:rsidR="004F21D6" w:rsidRDefault="004F21D6" w:rsidP="004F21D6">
      <w:r>
        <w:rPr>
          <w:rStyle w:val="CommentReference"/>
        </w:rPr>
        <w:annotationRef/>
      </w:r>
      <w:r>
        <w:rPr>
          <w:color w:val="000000"/>
          <w:sz w:val="20"/>
          <w:szCs w:val="20"/>
        </w:rPr>
        <w:t>Should cite this paper: https://pubmed.ncbi.nlm.nih.gov/38703050/</w:t>
      </w:r>
    </w:p>
  </w:comment>
  <w:comment w:id="171" w:author="Kieran Cox" w:date="2024-10-24T11:46:00Z" w:initials="KC">
    <w:p w14:paraId="647AAEDE" w14:textId="77777777" w:rsidR="00FF4CE3" w:rsidRDefault="00FF4CE3" w:rsidP="00FF4CE3">
      <w:r>
        <w:rPr>
          <w:rStyle w:val="CommentReference"/>
        </w:rPr>
        <w:annotationRef/>
      </w:r>
      <w:r>
        <w:rPr>
          <w:color w:val="000000"/>
          <w:sz w:val="20"/>
          <w:szCs w:val="20"/>
        </w:rPr>
        <w:t>could change to Nation</w:t>
      </w:r>
    </w:p>
  </w:comment>
  <w:comment w:id="176" w:author="Kieran Cox" w:date="2024-10-24T11:48:00Z" w:initials="KC">
    <w:p w14:paraId="5EDFEAEE" w14:textId="77777777" w:rsidR="003D1373" w:rsidRDefault="003D1373" w:rsidP="003D1373">
      <w:r>
        <w:rPr>
          <w:rStyle w:val="CommentReference"/>
        </w:rPr>
        <w:annotationRef/>
      </w:r>
      <w:r>
        <w:rPr>
          <w:sz w:val="20"/>
          <w:szCs w:val="20"/>
        </w:rPr>
        <w:t xml:space="preserve">alt: </w:t>
      </w:r>
      <w:r>
        <w:rPr>
          <w:sz w:val="20"/>
          <w:szCs w:val="20"/>
        </w:rPr>
        <w:cr/>
        <w:t>Three distinct spatial scales</w:t>
      </w:r>
    </w:p>
  </w:comment>
  <w:comment w:id="172" w:author="Bridget Maher" w:date="2024-10-07T14:07:00Z" w:initials="BM">
    <w:p w14:paraId="1BD2B08D" w14:textId="3EE27EEA" w:rsidR="00CD2ED7" w:rsidRDefault="00CD2ED7" w:rsidP="00CD2ED7">
      <w:r>
        <w:rPr>
          <w:rStyle w:val="CommentReference"/>
        </w:rPr>
        <w:annotationRef/>
      </w:r>
      <w:r>
        <w:rPr>
          <w:sz w:val="20"/>
          <w:szCs w:val="20"/>
        </w:rPr>
        <w:t>Nice statement of the hypothesis</w:t>
      </w:r>
    </w:p>
  </w:comment>
  <w:comment w:id="182" w:author="Kieran Cox" w:date="2024-10-24T11:49:00Z" w:initials="KC">
    <w:p w14:paraId="1F28FA8C" w14:textId="77777777" w:rsidR="003D1373" w:rsidRDefault="003D1373" w:rsidP="003D1373">
      <w:r>
        <w:rPr>
          <w:rStyle w:val="CommentReference"/>
        </w:rPr>
        <w:annotationRef/>
      </w:r>
      <w:r>
        <w:rPr>
          <w:color w:val="000000"/>
          <w:sz w:val="20"/>
          <w:szCs w:val="20"/>
        </w:rPr>
        <w:t>could pull the ‘specifically’</w:t>
      </w:r>
    </w:p>
  </w:comment>
  <w:comment w:id="183" w:author="Bridget Maher" w:date="2024-10-07T14:10:00Z" w:initials="BM">
    <w:p w14:paraId="47859CB6" w14:textId="5631749E" w:rsidR="00255188" w:rsidRDefault="00807C51" w:rsidP="00255188">
      <w:r>
        <w:rPr>
          <w:rStyle w:val="CommentReference"/>
        </w:rPr>
        <w:annotationRef/>
      </w:r>
      <w:r w:rsidR="00255188">
        <w:rPr>
          <w:sz w:val="20"/>
          <w:szCs w:val="20"/>
        </w:rPr>
        <w:t>Suggestion but feel free to discard.</w:t>
      </w:r>
    </w:p>
    <w:p w14:paraId="6BD9DA1E" w14:textId="77777777" w:rsidR="00255188" w:rsidRDefault="00255188" w:rsidP="00255188"/>
    <w:p w14:paraId="7A57DDE9" w14:textId="77777777" w:rsidR="00255188" w:rsidRDefault="00255188" w:rsidP="00255188">
      <w:r>
        <w:rPr>
          <w:sz w:val="20"/>
          <w:szCs w:val="20"/>
        </w:rPr>
        <w:t>“We predicted that animal abundance correlated with detection levels of ammonium variation at the largest scale.”</w:t>
      </w:r>
    </w:p>
  </w:comment>
  <w:comment w:id="186" w:author="Kieran Cox" w:date="2024-10-24T11:51:00Z" w:initials="KC">
    <w:p w14:paraId="12CD9586" w14:textId="77777777" w:rsidR="003D1373" w:rsidRDefault="003D1373" w:rsidP="003D1373">
      <w:r>
        <w:rPr>
          <w:rStyle w:val="CommentReference"/>
        </w:rPr>
        <w:annotationRef/>
      </w:r>
      <w:r>
        <w:rPr>
          <w:color w:val="000000"/>
          <w:sz w:val="20"/>
          <w:szCs w:val="20"/>
        </w:rPr>
        <w:t>this and some previous terms i.e. might, could be a bit ‘stronger’</w:t>
      </w:r>
    </w:p>
    <w:p w14:paraId="73EDF5F7" w14:textId="77777777" w:rsidR="003D1373" w:rsidRDefault="003D1373" w:rsidP="003D1373"/>
    <w:p w14:paraId="18306E53" w14:textId="77777777" w:rsidR="003D1373" w:rsidRDefault="003D1373" w:rsidP="003D1373">
      <w:r>
        <w:rPr>
          <w:color w:val="000000"/>
          <w:sz w:val="20"/>
          <w:szCs w:val="20"/>
        </w:rPr>
        <w:t>observe, detect, etc</w:t>
      </w:r>
    </w:p>
  </w:comment>
  <w:comment w:id="192" w:author="Kiara Kattler" w:date="2024-10-03T08:42:00Z" w:initials="KK">
    <w:p w14:paraId="086A43BB" w14:textId="56ABC60F" w:rsidR="0056137A" w:rsidRDefault="0056137A" w:rsidP="0056137A">
      <w:r>
        <w:rPr>
          <w:rStyle w:val="CommentReference"/>
        </w:rPr>
        <w:annotationRef/>
      </w:r>
      <w:r>
        <w:rPr>
          <w:sz w:val="20"/>
          <w:szCs w:val="20"/>
        </w:rPr>
        <w:t>I feel like this contradicts a sentence in the first paragraph (“.. there is now substantial evidence that consumers also contribute to bottom-up effects”). Since this line highlights the literature gap but you already mentioned that there is evidence for bottom up impacts? (I could just see a reviewer pointing this out)</w:t>
      </w:r>
    </w:p>
  </w:comment>
  <w:comment w:id="195" w:author="Bridget Maher" w:date="2024-10-07T14:12:00Z" w:initials="BM">
    <w:p w14:paraId="2A46F1BF" w14:textId="2E30BEA6" w:rsidR="00C322C9" w:rsidRDefault="00C322C9" w:rsidP="00C322C9">
      <w:r>
        <w:rPr>
          <w:rStyle w:val="CommentReference"/>
        </w:rPr>
        <w:annotationRef/>
      </w:r>
      <w:r>
        <w:rPr>
          <w:sz w:val="20"/>
          <w:szCs w:val="20"/>
        </w:rPr>
        <w:t>Does this need a citation?</w:t>
      </w:r>
    </w:p>
  </w:comment>
  <w:comment w:id="197" w:author="Bridget Maher" w:date="2024-10-07T14:16:00Z" w:initials="BM">
    <w:p w14:paraId="247F4D29" w14:textId="77777777" w:rsidR="009C7DB9" w:rsidRDefault="00993E67" w:rsidP="009C7DB9">
      <w:r>
        <w:rPr>
          <w:rStyle w:val="CommentReference"/>
        </w:rPr>
        <w:annotationRef/>
      </w:r>
      <w:r w:rsidR="009C7DB9">
        <w:rPr>
          <w:sz w:val="20"/>
          <w:szCs w:val="20"/>
        </w:rPr>
        <w:t xml:space="preserve">Awesome sentence about the legacy of research in Bamfield </w:t>
      </w:r>
    </w:p>
    <w:p w14:paraId="36B01DAA" w14:textId="77777777" w:rsidR="009C7DB9" w:rsidRDefault="009C7DB9" w:rsidP="009C7DB9">
      <w:r>
        <w:rPr>
          <w:sz w:val="20"/>
          <w:szCs w:val="20"/>
        </w:rPr>
        <w:cr/>
        <w:t>I slightly changed the order of these. Feel free to keep it or change back.</w:t>
      </w:r>
    </w:p>
  </w:comment>
  <w:comment w:id="209" w:author="Kieran Cox" w:date="2024-10-24T12:04:00Z" w:initials="KC">
    <w:p w14:paraId="2BD917F0" w14:textId="77777777" w:rsidR="00375DE8" w:rsidRDefault="00375DE8" w:rsidP="00375DE8">
      <w:r>
        <w:rPr>
          <w:rStyle w:val="CommentReference"/>
        </w:rPr>
        <w:annotationRef/>
      </w:r>
      <w:r>
        <w:rPr>
          <w:color w:val="000000"/>
          <w:sz w:val="20"/>
          <w:szCs w:val="20"/>
        </w:rPr>
        <w:t>comprise is a bit of an odd term here</w:t>
      </w:r>
    </w:p>
    <w:p w14:paraId="6C34DB3F" w14:textId="77777777" w:rsidR="00375DE8" w:rsidRDefault="00375DE8" w:rsidP="00375DE8">
      <w:r>
        <w:rPr>
          <w:color w:val="000000"/>
          <w:sz w:val="20"/>
          <w:szCs w:val="20"/>
        </w:rPr>
        <w:t>‘are compared of’ or ‘include taxa from at least’</w:t>
      </w:r>
    </w:p>
  </w:comment>
  <w:comment w:id="211" w:author="Kieran Cox" w:date="2024-10-24T12:08:00Z" w:initials="KC">
    <w:p w14:paraId="42C9F986" w14:textId="77777777" w:rsidR="00375DE8" w:rsidRDefault="00375DE8" w:rsidP="00375DE8">
      <w:r>
        <w:rPr>
          <w:rStyle w:val="CommentReference"/>
        </w:rPr>
        <w:annotationRef/>
      </w:r>
      <w:r>
        <w:rPr>
          <w:color w:val="000000"/>
          <w:sz w:val="20"/>
          <w:szCs w:val="20"/>
        </w:rPr>
        <w:t>because it says 18 families the list of species common names seems a bit odd, revisions options</w:t>
      </w:r>
    </w:p>
    <w:p w14:paraId="597665B1" w14:textId="77777777" w:rsidR="00375DE8" w:rsidRDefault="00375DE8" w:rsidP="00375DE8"/>
    <w:p w14:paraId="2E28133D" w14:textId="77777777" w:rsidR="00375DE8" w:rsidRDefault="00375DE8" w:rsidP="00375DE8">
      <w:r>
        <w:rPr>
          <w:color w:val="000000"/>
          <w:sz w:val="20"/>
          <w:szCs w:val="20"/>
        </w:rPr>
        <w:t>with common taxa, including gobies, ….</w:t>
      </w:r>
    </w:p>
    <w:p w14:paraId="5276E021" w14:textId="77777777" w:rsidR="00375DE8" w:rsidRDefault="00375DE8" w:rsidP="00375DE8">
      <w:r>
        <w:rPr>
          <w:color w:val="000000"/>
          <w:sz w:val="20"/>
          <w:szCs w:val="20"/>
        </w:rPr>
        <w:t xml:space="preserve">or </w:t>
      </w:r>
    </w:p>
    <w:p w14:paraId="35812B14" w14:textId="77777777" w:rsidR="00375DE8" w:rsidRDefault="00375DE8" w:rsidP="00375DE8">
      <w:r>
        <w:rPr>
          <w:color w:val="000000"/>
          <w:sz w:val="20"/>
          <w:szCs w:val="20"/>
        </w:rPr>
        <w:t>18 families, including Gobiidae, Embiotocidae, Scorpaenidae, Hexagrammidae, and Cottidae</w:t>
      </w:r>
    </w:p>
    <w:p w14:paraId="375E76FB" w14:textId="77777777" w:rsidR="00375DE8" w:rsidRDefault="00375DE8" w:rsidP="00375DE8"/>
    <w:p w14:paraId="165FEEB9" w14:textId="77777777" w:rsidR="00375DE8" w:rsidRDefault="00375DE8" w:rsidP="00375DE8"/>
  </w:comment>
  <w:comment w:id="215" w:author="Kieran Cox" w:date="2024-10-24T12:10:00Z" w:initials="KC">
    <w:p w14:paraId="7DDB2678" w14:textId="77777777" w:rsidR="00375DE8" w:rsidRDefault="00375DE8" w:rsidP="00375DE8">
      <w:r>
        <w:rPr>
          <w:rStyle w:val="CommentReference"/>
        </w:rPr>
        <w:annotationRef/>
      </w:r>
      <w:r>
        <w:rPr>
          <w:color w:val="000000"/>
          <w:sz w:val="20"/>
          <w:szCs w:val="20"/>
        </w:rPr>
        <w:t>same point about stating values and listing species common names as above, just change it to something similar to whatever you go with above</w:t>
      </w:r>
    </w:p>
  </w:comment>
  <w:comment w:id="216" w:author="Kieran Cox" w:date="2024-10-24T12:14:00Z" w:initials="KC">
    <w:p w14:paraId="7423AEB5" w14:textId="77777777" w:rsidR="00E62B91" w:rsidRDefault="00E62B91" w:rsidP="00E62B91">
      <w:r>
        <w:rPr>
          <w:rStyle w:val="CommentReference"/>
        </w:rPr>
        <w:annotationRef/>
      </w:r>
      <w:r>
        <w:rPr>
          <w:color w:val="000000"/>
          <w:sz w:val="20"/>
          <w:szCs w:val="20"/>
        </w:rPr>
        <w:t>for the 3 scales you could go with:</w:t>
      </w:r>
    </w:p>
    <w:p w14:paraId="17F252E3" w14:textId="77777777" w:rsidR="00E62B91" w:rsidRDefault="00E62B91" w:rsidP="00E62B91">
      <w:r>
        <w:rPr>
          <w:color w:val="000000"/>
          <w:sz w:val="20"/>
          <w:szCs w:val="20"/>
        </w:rPr>
        <w:t>-regional (meso-scale) variation</w:t>
      </w:r>
    </w:p>
    <w:p w14:paraId="46628F21" w14:textId="77777777" w:rsidR="00E62B91" w:rsidRDefault="00E62B91" w:rsidP="00E62B91">
      <w:r>
        <w:rPr>
          <w:color w:val="000000"/>
          <w:sz w:val="20"/>
          <w:szCs w:val="20"/>
        </w:rPr>
        <w:t>-site (small-scale) variation</w:t>
      </w:r>
    </w:p>
    <w:p w14:paraId="4E19B576" w14:textId="77777777" w:rsidR="00E62B91" w:rsidRDefault="00E62B91" w:rsidP="00E62B91">
      <w:r>
        <w:rPr>
          <w:color w:val="000000"/>
          <w:sz w:val="20"/>
          <w:szCs w:val="20"/>
        </w:rPr>
        <w:t>-microhabitat (fine-scale) variation</w:t>
      </w:r>
    </w:p>
    <w:p w14:paraId="4B534CDA" w14:textId="77777777" w:rsidR="00E62B91" w:rsidRDefault="00E62B91" w:rsidP="00E62B91"/>
    <w:p w14:paraId="74B4EDB3" w14:textId="77777777" w:rsidR="00E62B91" w:rsidRDefault="00E62B91" w:rsidP="00E62B91"/>
  </w:comment>
  <w:comment w:id="234" w:author="Kiara Kattler" w:date="2024-10-03T09:02:00Z" w:initials="KK">
    <w:p w14:paraId="3DC24D93" w14:textId="163C6C66" w:rsidR="00CF24C2" w:rsidRDefault="00CF24C2" w:rsidP="00CF24C2">
      <w:r>
        <w:rPr>
          <w:rStyle w:val="CommentReference"/>
        </w:rPr>
        <w:annotationRef/>
      </w:r>
      <w:r>
        <w:rPr>
          <w:sz w:val="20"/>
          <w:szCs w:val="20"/>
        </w:rPr>
        <w:t>I feel like amber alone doesnt imply that it is impentrable to light</w:t>
      </w:r>
    </w:p>
  </w:comment>
  <w:comment w:id="239" w:author="Kieran Cox" w:date="2024-10-24T12:16:00Z" w:initials="KC">
    <w:p w14:paraId="14305E9B" w14:textId="77777777" w:rsidR="00E62B91" w:rsidRDefault="00E62B91" w:rsidP="00E62B91">
      <w:r>
        <w:rPr>
          <w:rStyle w:val="CommentReference"/>
        </w:rPr>
        <w:annotationRef/>
      </w:r>
      <w:r>
        <w:rPr>
          <w:color w:val="000000"/>
          <w:sz w:val="20"/>
          <w:szCs w:val="20"/>
        </w:rPr>
        <w:t>maybe a diff term here</w:t>
      </w:r>
    </w:p>
  </w:comment>
  <w:comment w:id="240" w:author="Kieran Cox [2]" w:date="2024-03-22T08:46:00Z" w:initials="KC">
    <w:p w14:paraId="005215D3" w14:textId="44B53DC2"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4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42" w:author="Kieran Cox" w:date="2024-10-24T12:18:00Z" w:initials="KC">
    <w:p w14:paraId="1F817A98" w14:textId="77777777" w:rsidR="00E62B91" w:rsidRDefault="00E62B91" w:rsidP="00E62B91">
      <w:r>
        <w:rPr>
          <w:rStyle w:val="CommentReference"/>
        </w:rPr>
        <w:annotationRef/>
      </w:r>
      <w:r>
        <w:rPr>
          <w:color w:val="000000"/>
          <w:sz w:val="20"/>
          <w:szCs w:val="20"/>
        </w:rPr>
        <w:t xml:space="preserve">rad. check the journal outline and see if they let you cite in-prep publications, if they do, you could use it here. But I think this is fine as well. </w:t>
      </w:r>
    </w:p>
  </w:comment>
  <w:comment w:id="248" w:author="Kieran Cox" w:date="2024-10-24T12:23:00Z" w:initials="KC">
    <w:p w14:paraId="1E753296" w14:textId="77777777" w:rsidR="008C3744" w:rsidRDefault="008C3744" w:rsidP="008C3744">
      <w:r>
        <w:rPr>
          <w:rStyle w:val="CommentReference"/>
        </w:rPr>
        <w:annotationRef/>
      </w:r>
      <w:r>
        <w:rPr>
          <w:color w:val="000000"/>
          <w:sz w:val="20"/>
          <w:szCs w:val="20"/>
        </w:rPr>
        <w:t xml:space="preserve">the ‘around’ is hard to picture here, and there are sites without kelp as explained below, so you could pull ‘in and around kelp forests’ </w:t>
      </w:r>
    </w:p>
    <w:p w14:paraId="5D970CD0" w14:textId="77777777" w:rsidR="008C3744" w:rsidRDefault="008C3744" w:rsidP="008C3744">
      <w:r>
        <w:rPr>
          <w:color w:val="000000"/>
          <w:sz w:val="20"/>
          <w:szCs w:val="20"/>
        </w:rPr>
        <w:t>*this makes it a bit similar to the meso-scale statement but the distinction is clear via the next line</w:t>
      </w:r>
    </w:p>
  </w:comment>
  <w:comment w:id="249" w:author="Kieran Cox" w:date="2024-10-24T14:01:00Z" w:initials="KC">
    <w:p w14:paraId="46271D24" w14:textId="77777777" w:rsidR="00135231" w:rsidRDefault="00135231" w:rsidP="00135231">
      <w:r>
        <w:rPr>
          <w:rStyle w:val="CommentReference"/>
        </w:rPr>
        <w:annotationRef/>
      </w:r>
      <w:r>
        <w:rPr>
          <w:color w:val="000000"/>
          <w:sz w:val="20"/>
          <w:szCs w:val="20"/>
        </w:rPr>
        <w:t xml:space="preserve">could make it </w:t>
      </w:r>
    </w:p>
    <w:p w14:paraId="7F644A04" w14:textId="77777777" w:rsidR="00135231" w:rsidRDefault="00135231" w:rsidP="00135231">
      <w:r>
        <w:rPr>
          <w:color w:val="000000"/>
          <w:sz w:val="20"/>
          <w:szCs w:val="20"/>
        </w:rPr>
        <w:t>concentrations at 16 kelp sites and surveyed…</w:t>
      </w:r>
    </w:p>
  </w:comment>
  <w:comment w:id="250" w:author="Kieran Cox" w:date="2024-10-24T14:27:00Z" w:initials="KC">
    <w:p w14:paraId="6F44C478" w14:textId="77777777" w:rsidR="00D55E08" w:rsidRDefault="00D55E08" w:rsidP="00D55E08">
      <w:r>
        <w:rPr>
          <w:rStyle w:val="CommentReference"/>
        </w:rPr>
        <w:annotationRef/>
      </w:r>
      <w:r>
        <w:rPr>
          <w:color w:val="000000"/>
          <w:sz w:val="20"/>
          <w:szCs w:val="20"/>
        </w:rPr>
        <w:t>mmm could also just make around, outside</w:t>
      </w:r>
    </w:p>
    <w:p w14:paraId="47D4458D" w14:textId="77777777" w:rsidR="00D55E08" w:rsidRDefault="00D55E08" w:rsidP="00D55E08">
      <w:r>
        <w:rPr>
          <w:color w:val="000000"/>
          <w:sz w:val="20"/>
          <w:szCs w:val="20"/>
        </w:rPr>
        <w:t>sorry for the long comment :)</w:t>
      </w:r>
    </w:p>
  </w:comment>
  <w:comment w:id="251" w:author="Kieran Cox" w:date="2024-10-24T14:02:00Z" w:initials="KC">
    <w:p w14:paraId="64789570" w14:textId="6B01C6A2" w:rsidR="00135231" w:rsidRDefault="00135231" w:rsidP="00135231">
      <w:r>
        <w:rPr>
          <w:rStyle w:val="CommentReference"/>
        </w:rPr>
        <w:annotationRef/>
      </w:r>
      <w:r>
        <w:rPr>
          <w:color w:val="000000"/>
          <w:sz w:val="20"/>
          <w:szCs w:val="20"/>
        </w:rPr>
        <w:t>This means next to, so perhaps</w:t>
      </w:r>
    </w:p>
    <w:p w14:paraId="1514BAA2" w14:textId="77777777" w:rsidR="00135231" w:rsidRDefault="00135231" w:rsidP="00135231">
      <w:r>
        <w:rPr>
          <w:color w:val="000000"/>
          <w:sz w:val="20"/>
          <w:szCs w:val="20"/>
        </w:rPr>
        <w:t xml:space="preserve">resident, accosted, co-occurring, etc. </w:t>
      </w:r>
    </w:p>
  </w:comment>
  <w:comment w:id="254" w:author="Bridget Maher" w:date="2024-10-13T12:09:00Z" w:initials="BM">
    <w:p w14:paraId="6D90AF28" w14:textId="7192E1B3" w:rsidR="009C7DB9" w:rsidRDefault="009C7DB9" w:rsidP="009C7DB9">
      <w:r>
        <w:rPr>
          <w:rStyle w:val="CommentReference"/>
        </w:rPr>
        <w:annotationRef/>
      </w:r>
      <w:r>
        <w:rPr>
          <w:sz w:val="20"/>
          <w:szCs w:val="20"/>
        </w:rPr>
        <w:t>Were there any mixed sites? I think Ed King had both species but not evenly distributed.</w:t>
      </w:r>
    </w:p>
  </w:comment>
  <w:comment w:id="255" w:author="Kieran Cox" w:date="2024-10-24T14:03:00Z" w:initials="KC">
    <w:p w14:paraId="7B9943A1" w14:textId="77777777" w:rsidR="00135231" w:rsidRDefault="00135231" w:rsidP="00135231">
      <w:r>
        <w:rPr>
          <w:rStyle w:val="CommentReference"/>
        </w:rPr>
        <w:annotationRef/>
      </w:r>
      <w:r>
        <w:rPr>
          <w:color w:val="000000"/>
          <w:sz w:val="20"/>
          <w:szCs w:val="20"/>
        </w:rPr>
        <w:t>if so, giant kelp and bull kelp, as well…</w:t>
      </w:r>
    </w:p>
  </w:comment>
  <w:comment w:id="258" w:author="Kieran Cox" w:date="2024-10-24T14:18:00Z" w:initials="KC">
    <w:p w14:paraId="5A5E65A1" w14:textId="77777777" w:rsidR="00AB2F17" w:rsidRDefault="00AB2F17" w:rsidP="00AB2F17">
      <w:r>
        <w:rPr>
          <w:rStyle w:val="CommentReference"/>
        </w:rPr>
        <w:annotationRef/>
      </w:r>
      <w:r>
        <w:rPr>
          <w:color w:val="000000"/>
          <w:sz w:val="20"/>
          <w:szCs w:val="20"/>
        </w:rPr>
        <w:t>I didn’t want to add this much text to a comment. Below are two alternative options for the previous statement that reduce it to one community statement</w:t>
      </w:r>
    </w:p>
  </w:comment>
  <w:comment w:id="264" w:author="Kieran Cox" w:date="2024-10-24T14:19:00Z" w:initials="KC">
    <w:p w14:paraId="63A771EF" w14:textId="77777777" w:rsidR="00AB2F17" w:rsidRDefault="00AB2F17" w:rsidP="00AB2F17">
      <w:r>
        <w:rPr>
          <w:rStyle w:val="CommentReference"/>
        </w:rPr>
        <w:annotationRef/>
      </w:r>
      <w:r>
        <w:rPr>
          <w:color w:val="000000"/>
          <w:sz w:val="20"/>
          <w:szCs w:val="20"/>
        </w:rPr>
        <w:t>the divers</w:t>
      </w:r>
    </w:p>
    <w:p w14:paraId="29CAD603" w14:textId="77777777" w:rsidR="00AB2F17" w:rsidRDefault="00AB2F17" w:rsidP="00AB2F17"/>
    <w:p w14:paraId="178898C5" w14:textId="77777777" w:rsidR="00AB2F17" w:rsidRDefault="00AB2F17" w:rsidP="00AB2F17">
      <w:r>
        <w:rPr>
          <w:color w:val="000000"/>
          <w:sz w:val="20"/>
          <w:szCs w:val="20"/>
        </w:rPr>
        <w:t>if you want to match the statement above</w:t>
      </w:r>
    </w:p>
  </w:comment>
  <w:comment w:id="268" w:author="Jasmin Schuster" w:date="2024-10-19T16:19:00Z" w:initials="JS">
    <w:p w14:paraId="5417B0F8" w14:textId="208A9549" w:rsidR="004F21D6" w:rsidRDefault="004F21D6" w:rsidP="004F21D6">
      <w:r>
        <w:rPr>
          <w:rStyle w:val="CommentReference"/>
        </w:rPr>
        <w:annotationRef/>
      </w:r>
      <w:r>
        <w:rPr>
          <w:color w:val="000000"/>
          <w:sz w:val="20"/>
          <w:szCs w:val="20"/>
        </w:rPr>
        <w:t>Ondine Pontier from Hakai just published a biomass formula for bull kelp too</w:t>
      </w:r>
    </w:p>
  </w:comment>
  <w:comment w:id="270"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271" w:author="Kieran Cox" w:date="2024-10-24T14:28:00Z" w:initials="KC">
    <w:p w14:paraId="639304BB" w14:textId="77777777" w:rsidR="00D55E08" w:rsidRDefault="00D55E08" w:rsidP="00D55E08">
      <w:r>
        <w:rPr>
          <w:rStyle w:val="CommentReference"/>
        </w:rPr>
        <w:annotationRef/>
      </w:r>
      <w:r>
        <w:rPr>
          <w:color w:val="000000"/>
          <w:sz w:val="20"/>
          <w:szCs w:val="20"/>
        </w:rPr>
        <w:t>Claire, can you confirm this? This is the model I have but want to make sure no other models were used. We can remove the model name if we aren’t sure</w:t>
      </w:r>
    </w:p>
  </w:comment>
  <w:comment w:id="292" w:author="Kiara Kattler" w:date="2024-10-03T09:00:00Z" w:initials="KK">
    <w:p w14:paraId="6E64B024" w14:textId="492C65AC" w:rsidR="003E3578" w:rsidRDefault="003E3578" w:rsidP="003E3578">
      <w:r>
        <w:rPr>
          <w:rStyle w:val="CommentReference"/>
        </w:rPr>
        <w:annotationRef/>
      </w:r>
      <w:r>
        <w:rPr>
          <w:sz w:val="20"/>
          <w:szCs w:val="20"/>
        </w:rPr>
        <w:t>Didnt we just use ziplocks?</w:t>
      </w:r>
    </w:p>
  </w:comment>
  <w:comment w:id="297" w:author="Kieran Cox" w:date="2024-10-24T14:55:00Z" w:initials="KC">
    <w:p w14:paraId="5F4E3BB8" w14:textId="77777777" w:rsidR="008F1CD7" w:rsidRDefault="008F1CD7" w:rsidP="008F1CD7">
      <w:r>
        <w:rPr>
          <w:rStyle w:val="CommentReference"/>
        </w:rPr>
        <w:annotationRef/>
      </w:r>
      <w:r>
        <w:rPr>
          <w:color w:val="000000"/>
          <w:sz w:val="20"/>
          <w:szCs w:val="20"/>
        </w:rPr>
        <w:t xml:space="preserve">seems like a lot of comments about needing to state why. It’s a bit odd to do that in the methods, but if you want do, I think the best way would be to add a statement here and make “The first caging… “ down a new paragraph. </w:t>
      </w:r>
    </w:p>
    <w:p w14:paraId="5755F0F6" w14:textId="77777777" w:rsidR="008F1CD7" w:rsidRDefault="008F1CD7" w:rsidP="008F1CD7"/>
    <w:p w14:paraId="2986145C" w14:textId="77777777" w:rsidR="008F1CD7" w:rsidRDefault="008F1CD7" w:rsidP="008F1CD7"/>
  </w:comment>
  <w:comment w:id="300" w:author="Kieran Cox" w:date="2024-10-24T14:46:00Z" w:initials="KC">
    <w:p w14:paraId="77AC0AE3" w14:textId="741CB539" w:rsidR="0043628E" w:rsidRDefault="0043628E" w:rsidP="0043628E">
      <w:r>
        <w:rPr>
          <w:rStyle w:val="CommentReference"/>
        </w:rPr>
        <w:annotationRef/>
      </w:r>
      <w:r>
        <w:rPr>
          <w:color w:val="000000"/>
          <w:sz w:val="20"/>
          <w:szCs w:val="20"/>
        </w:rPr>
        <w:t>personal preference but i’m not a fan of when a sentence with several statements/commas doesn’t end with the figure caption cause it makes it hard to read in one pass</w:t>
      </w:r>
    </w:p>
  </w:comment>
  <w:comment w:id="309" w:author="Kiara Kattler" w:date="2024-10-03T09:13:00Z" w:initials="KK">
    <w:p w14:paraId="541335B9" w14:textId="5E9CEC1D" w:rsidR="00820B4D" w:rsidRDefault="006717E0" w:rsidP="00820B4D">
      <w:r>
        <w:rPr>
          <w:rStyle w:val="CommentReference"/>
        </w:rPr>
        <w:annotationRef/>
      </w:r>
      <w:r w:rsidR="00820B4D">
        <w:rPr>
          <w:sz w:val="20"/>
          <w:szCs w:val="20"/>
        </w:rPr>
        <w:t>Maybe add this size somewhere? If I were to replicate this study I think I would want to know this</w:t>
      </w:r>
    </w:p>
  </w:comment>
  <w:comment w:id="308" w:author="Jasmin Schuster" w:date="2024-10-19T16:25:00Z" w:initials="JS">
    <w:p w14:paraId="3E297022" w14:textId="77777777" w:rsidR="004F21D6" w:rsidRDefault="004F21D6" w:rsidP="004F21D6">
      <w:r>
        <w:rPr>
          <w:rStyle w:val="CommentReference"/>
        </w:rPr>
        <w:annotationRef/>
      </w:r>
      <w:r>
        <w:rPr>
          <w:color w:val="000000"/>
          <w:sz w:val="20"/>
          <w:szCs w:val="20"/>
        </w:rPr>
        <w:t>Reviewers will likely ask for a justification why you used this species</w:t>
      </w:r>
    </w:p>
  </w:comment>
  <w:comment w:id="313" w:author="Kiara Kattler" w:date="2024-10-03T09:50:00Z" w:initials="KK">
    <w:p w14:paraId="7751DBFF" w14:textId="77777777" w:rsidR="008F1CD7" w:rsidRDefault="008F1CD7" w:rsidP="008F1CD7">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317"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318" w:author="Kieran Cox" w:date="2024-10-24T14:58:00Z" w:initials="KC">
    <w:p w14:paraId="715D2101" w14:textId="77777777" w:rsidR="008F1CD7" w:rsidRDefault="008F1CD7" w:rsidP="008F1CD7">
      <w:r>
        <w:rPr>
          <w:rStyle w:val="CommentReference"/>
        </w:rPr>
        <w:annotationRef/>
      </w:r>
      <w:r>
        <w:rPr>
          <w:color w:val="000000"/>
          <w:sz w:val="20"/>
          <w:szCs w:val="20"/>
        </w:rPr>
        <w:t>Alt:</w:t>
      </w:r>
    </w:p>
    <w:p w14:paraId="1CC813AF" w14:textId="77777777" w:rsidR="008F1CD7" w:rsidRDefault="008F1CD7" w:rsidP="008F1CD7"/>
    <w:p w14:paraId="398261F9" w14:textId="77777777" w:rsidR="008F1CD7" w:rsidRDefault="008F1CD7" w:rsidP="008F1CD7">
      <w:r>
        <w:rPr>
          <w:color w:val="000000"/>
          <w:sz w:val="20"/>
          <w:szCs w:val="20"/>
        </w:rPr>
        <w:t>…(Fig. 1d). We replicated this experiment from June…</w:t>
      </w:r>
    </w:p>
  </w:comment>
  <w:comment w:id="319" w:author="Kieran Cox" w:date="2024-10-24T14:53:00Z" w:initials="KC">
    <w:p w14:paraId="4C8AF73A" w14:textId="3D1CB5C6" w:rsidR="0043628E" w:rsidRDefault="0043628E" w:rsidP="0043628E">
      <w:r>
        <w:rPr>
          <w:rStyle w:val="CommentReference"/>
        </w:rPr>
        <w:annotationRef/>
      </w:r>
      <w:r>
        <w:rPr>
          <w:color w:val="000000"/>
          <w:sz w:val="20"/>
          <w:szCs w:val="20"/>
        </w:rPr>
        <w:t>previous ‘from’ works better here cause replicated means again</w:t>
      </w:r>
    </w:p>
  </w:comment>
  <w:comment w:id="322" w:author="Jasmin Schuster" w:date="2024-10-19T16:25:00Z" w:initials="JS">
    <w:p w14:paraId="6A87AC88" w14:textId="5995CC31" w:rsidR="004F21D6" w:rsidRDefault="004F21D6" w:rsidP="004F21D6">
      <w:r>
        <w:rPr>
          <w:rStyle w:val="CommentReference"/>
        </w:rPr>
        <w:annotationRef/>
      </w:r>
      <w:r>
        <w:rPr>
          <w:color w:val="000000"/>
          <w:sz w:val="20"/>
          <w:szCs w:val="20"/>
        </w:rPr>
        <w:t>Same as above</w:t>
      </w:r>
    </w:p>
  </w:comment>
  <w:comment w:id="332"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95" w:author="Jasmin Schuster" w:date="2024-10-19T16:28:00Z" w:initials="JS">
    <w:p w14:paraId="27955BCC" w14:textId="77777777" w:rsidR="004F21D6" w:rsidRDefault="004F21D6" w:rsidP="004F21D6">
      <w:r>
        <w:rPr>
          <w:rStyle w:val="CommentReference"/>
        </w:rPr>
        <w:annotationRef/>
      </w:r>
      <w:r>
        <w:rPr>
          <w:color w:val="000000"/>
          <w:sz w:val="20"/>
          <w:szCs w:val="20"/>
        </w:rPr>
        <w:t>I feel like some explanation as to why you did 2 experiments with different species, slighty different design and 2 yrs apart would be helpful. Do they each have a separate goal? Or why were both needed?</w:t>
      </w:r>
    </w:p>
  </w:comment>
  <w:comment w:id="333" w:author="Kieran Cox" w:date="2024-10-24T15:06:00Z" w:initials="KC">
    <w:p w14:paraId="56A68512" w14:textId="77777777" w:rsidR="00FD34B9" w:rsidRDefault="00FD34B9" w:rsidP="00FD34B9">
      <w:r>
        <w:rPr>
          <w:rStyle w:val="CommentReference"/>
        </w:rPr>
        <w:annotationRef/>
      </w:r>
      <w:r>
        <w:rPr>
          <w:color w:val="000000"/>
          <w:sz w:val="20"/>
          <w:szCs w:val="20"/>
        </w:rPr>
        <w:t xml:space="preserve">Personal preference, I tend to write out any code (cause if not, we’d be putting far more code into our methods, so an alt for this is </w:t>
      </w:r>
    </w:p>
    <w:p w14:paraId="4D4BE3E5" w14:textId="77777777" w:rsidR="00FD34B9" w:rsidRDefault="00FD34B9" w:rsidP="00FD34B9">
      <w:r>
        <w:rPr>
          <w:color w:val="000000"/>
          <w:sz w:val="20"/>
          <w:szCs w:val="20"/>
        </w:rPr>
        <w:t>using the DHARMa Simulatedresiduals function, and …</w:t>
      </w:r>
    </w:p>
    <w:p w14:paraId="7372B8A8" w14:textId="77777777" w:rsidR="00FD34B9" w:rsidRDefault="00FD34B9" w:rsidP="00FD34B9"/>
    <w:p w14:paraId="5E2DD6C1" w14:textId="77777777" w:rsidR="00FD34B9" w:rsidRDefault="00FD34B9" w:rsidP="00FD34B9">
      <w:r>
        <w:rPr>
          <w:color w:val="000000"/>
          <w:sz w:val="20"/>
          <w:szCs w:val="20"/>
        </w:rPr>
        <w:t>Same option for below</w:t>
      </w:r>
    </w:p>
  </w:comment>
  <w:comment w:id="334" w:author="Kieran Cox" w:date="2024-10-24T15:07:00Z" w:initials="KC">
    <w:p w14:paraId="151763D8" w14:textId="77777777" w:rsidR="00FD34B9" w:rsidRDefault="00FD34B9" w:rsidP="00FD34B9">
      <w:r>
        <w:rPr>
          <w:rStyle w:val="CommentReference"/>
        </w:rPr>
        <w:annotationRef/>
      </w:r>
      <w:r>
        <w:rPr>
          <w:color w:val="000000"/>
          <w:sz w:val="20"/>
          <w:szCs w:val="20"/>
        </w:rPr>
        <w:t>ahh love the GitHub name for this</w:t>
      </w:r>
    </w:p>
  </w:comment>
  <w:comment w:id="338" w:author="Emily Leedham" w:date="2024-10-14T17:43:00Z" w:initials="EL">
    <w:p w14:paraId="15201575" w14:textId="64D186F5" w:rsidR="00A226B8" w:rsidRDefault="00A226B8" w:rsidP="00A226B8">
      <w:pPr>
        <w:pStyle w:val="CommentText"/>
      </w:pPr>
      <w:r>
        <w:rPr>
          <w:rStyle w:val="CommentReference"/>
        </w:rPr>
        <w:annotationRef/>
      </w:r>
      <w:r>
        <w:t>I’ve maybe been looking at too many physics-y papers, but its sometimes nice to have formulas split from the text</w:t>
      </w:r>
    </w:p>
  </w:comment>
  <w:comment w:id="351" w:author="Kieran Cox" w:date="2024-10-24T15:12:00Z" w:initials="KC">
    <w:p w14:paraId="53E40222" w14:textId="77777777" w:rsidR="00FD34B9" w:rsidRDefault="00FD34B9" w:rsidP="00FD34B9">
      <w:r>
        <w:rPr>
          <w:rStyle w:val="CommentReference"/>
        </w:rPr>
        <w:annotationRef/>
      </w:r>
      <w:r>
        <w:rPr>
          <w:color w:val="000000"/>
          <w:sz w:val="20"/>
          <w:szCs w:val="20"/>
        </w:rPr>
        <w:t>make sure you check the journal to see what they want in terms of species names cause common names are rarely accepted in isolation (unless there is a sup table with species names and common names)</w:t>
      </w:r>
    </w:p>
  </w:comment>
  <w:comment w:id="353" w:author="Bridget Maher" w:date="2024-10-13T12:29:00Z" w:initials="BM">
    <w:p w14:paraId="589C53C5" w14:textId="37542689" w:rsidR="00387A6E" w:rsidRDefault="00F6133E" w:rsidP="00387A6E">
      <w:r>
        <w:rPr>
          <w:rStyle w:val="CommentReference"/>
        </w:rPr>
        <w:annotationRef/>
      </w:r>
      <w:r w:rsidR="00387A6E">
        <w:rPr>
          <w:sz w:val="20"/>
          <w:szCs w:val="20"/>
        </w:rPr>
        <w:t>Not sure about calling abalone an economically important because of their protected status. I added cultural importance as a qualifier but can also be removed.</w:t>
      </w:r>
    </w:p>
  </w:comment>
  <w:comment w:id="377" w:author="Kiara Kattler" w:date="2024-10-03T09:22:00Z" w:initials="KK">
    <w:p w14:paraId="6940026B" w14:textId="40C4C539" w:rsidR="001510C2" w:rsidRDefault="00B63962" w:rsidP="001510C2">
      <w:r>
        <w:rPr>
          <w:rStyle w:val="CommentReference"/>
        </w:rPr>
        <w:annotationRef/>
      </w:r>
      <w:r w:rsidR="001510C2">
        <w:rPr>
          <w:sz w:val="20"/>
          <w:szCs w:val="20"/>
        </w:rPr>
        <w:t>I don’t see any info on tide data collection, did you get flow from online? Or just categorize it</w:t>
      </w:r>
    </w:p>
  </w:comment>
  <w:comment w:id="378" w:author="Kieran Cox" w:date="2024-10-24T15:18:00Z" w:initials="KC">
    <w:p w14:paraId="48018F99" w14:textId="77777777" w:rsidR="00F37265" w:rsidRDefault="00F37265" w:rsidP="00F37265">
      <w:r>
        <w:rPr>
          <w:rStyle w:val="CommentReference"/>
        </w:rPr>
        <w:annotationRef/>
      </w:r>
      <w:r>
        <w:rPr>
          <w:color w:val="000000"/>
          <w:sz w:val="20"/>
          <w:szCs w:val="20"/>
        </w:rPr>
        <w:t>highlighted above</w:t>
      </w:r>
    </w:p>
  </w:comment>
  <w:comment w:id="379" w:author="Kieran Cox" w:date="2024-10-24T15:22:00Z" w:initials="KC">
    <w:p w14:paraId="4BE6EAE2" w14:textId="77777777" w:rsidR="00F37265" w:rsidRDefault="00F37265" w:rsidP="00F37265">
      <w:r>
        <w:rPr>
          <w:rStyle w:val="CommentReference"/>
        </w:rPr>
        <w:annotationRef/>
      </w:r>
      <w:r>
        <w:rPr>
          <w:color w:val="000000"/>
          <w:sz w:val="20"/>
          <w:szCs w:val="20"/>
        </w:rPr>
        <w:t>could pull these cause making the other related statements match would mean adding a lot of these</w:t>
      </w:r>
    </w:p>
    <w:p w14:paraId="20C0C325" w14:textId="77777777" w:rsidR="00F37265" w:rsidRDefault="00F37265" w:rsidP="00F37265"/>
  </w:comment>
  <w:comment w:id="380" w:author="Kieran Cox" w:date="2024-10-24T15:23:00Z" w:initials="KC">
    <w:p w14:paraId="6C034F46" w14:textId="77777777" w:rsidR="00F37265" w:rsidRDefault="00F37265" w:rsidP="00F37265">
      <w:r>
        <w:rPr>
          <w:rStyle w:val="CommentReference"/>
        </w:rPr>
        <w:annotationRef/>
      </w:r>
      <w:r>
        <w:rPr>
          <w:color w:val="000000"/>
          <w:sz w:val="20"/>
          <w:szCs w:val="20"/>
        </w:rPr>
        <w:t>link=‘log’ below can probably stay cause it’s not the same as a model term, or it could be written out</w:t>
      </w:r>
    </w:p>
  </w:comment>
  <w:comment w:id="411" w:author="Kieran Cox" w:date="2024-10-24T15:29:00Z" w:initials="KC">
    <w:p w14:paraId="7E1F08A3" w14:textId="77777777" w:rsidR="005F2823" w:rsidRDefault="005F2823" w:rsidP="005F2823">
      <w:r>
        <w:rPr>
          <w:rStyle w:val="CommentReference"/>
        </w:rPr>
        <w:annotationRef/>
      </w:r>
      <w:r>
        <w:rPr>
          <w:color w:val="000000"/>
          <w:sz w:val="20"/>
          <w:szCs w:val="20"/>
        </w:rPr>
        <w:t>can this be above or elsewhere? or it literally that the distribution was chosen cause it was ran twice? I can’t think of why that would be the case but I’m no pretty low brain power</w:t>
      </w:r>
    </w:p>
  </w:comment>
  <w:comment w:id="414" w:author="Bridget Maher" w:date="2024-10-13T12:34:00Z" w:initials="BM">
    <w:p w14:paraId="2B4875E9" w14:textId="5FDCA734"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415" w:author="Kieran Cox" w:date="2024-10-24T17:01:00Z" w:initials="KC">
    <w:p w14:paraId="3D2DF875" w14:textId="77777777" w:rsidR="005E45E7" w:rsidRDefault="005E45E7" w:rsidP="005E45E7">
      <w:r>
        <w:rPr>
          <w:rStyle w:val="CommentReference"/>
        </w:rPr>
        <w:annotationRef/>
      </w:r>
      <w:r>
        <w:rPr>
          <w:color w:val="000000"/>
          <w:sz w:val="20"/>
          <w:szCs w:val="20"/>
        </w:rPr>
        <w:t>the supplemental is electronic supplemental is super detailed and has some neat findings, so you could add a reference or two to it, or add a statement or two based on it to the results</w:t>
      </w:r>
    </w:p>
  </w:comment>
  <w:comment w:id="419" w:author="Kieran Cox" w:date="2024-10-24T16:06:00Z" w:initials="KC">
    <w:p w14:paraId="1DC5AEE2" w14:textId="3585E072" w:rsidR="002C64FA" w:rsidRDefault="002C64FA" w:rsidP="002C64FA">
      <w:r>
        <w:rPr>
          <w:rStyle w:val="CommentReference"/>
        </w:rPr>
        <w:annotationRef/>
      </w:r>
      <w:r>
        <w:rPr>
          <w:color w:val="000000"/>
          <w:sz w:val="20"/>
          <w:szCs w:val="20"/>
        </w:rPr>
        <w:t>should NH4+ be on the other side of the ; ? cause it’s currently site variation.</w:t>
      </w:r>
    </w:p>
    <w:p w14:paraId="43D2CD59" w14:textId="77777777" w:rsidR="002C64FA" w:rsidRDefault="002C64FA" w:rsidP="002C64FA">
      <w:r>
        <w:rPr>
          <w:color w:val="000000"/>
          <w:sz w:val="20"/>
          <w:szCs w:val="20"/>
        </w:rPr>
        <w:t>something like</w:t>
      </w:r>
    </w:p>
    <w:p w14:paraId="091CA07C" w14:textId="77777777" w:rsidR="002C64FA" w:rsidRDefault="002C64FA" w:rsidP="002C64FA"/>
    <w:p w14:paraId="2A455DA9" w14:textId="77777777" w:rsidR="002C64FA" w:rsidRDefault="002C64FA" w:rsidP="002C64FA">
      <w:r>
        <w:rPr>
          <w:color w:val="000000"/>
          <w:sz w:val="20"/>
          <w:szCs w:val="20"/>
        </w:rPr>
        <w:t>within-site variation of NH4+, with concentrations 1.3x higher inside…</w:t>
      </w:r>
    </w:p>
    <w:p w14:paraId="08832180" w14:textId="77777777" w:rsidR="002C64FA" w:rsidRDefault="002C64FA" w:rsidP="002C64FA"/>
  </w:comment>
  <w:comment w:id="427" w:author="Kieran Cox" w:date="2024-10-24T16:14:00Z" w:initials="KC">
    <w:p w14:paraId="463E183E" w14:textId="77777777" w:rsidR="00F049BD" w:rsidRDefault="00F049BD" w:rsidP="00F049BD">
      <w:r>
        <w:rPr>
          <w:rStyle w:val="CommentReference"/>
        </w:rPr>
        <w:annotationRef/>
      </w:r>
      <w:r>
        <w:rPr>
          <w:color w:val="000000"/>
          <w:sz w:val="20"/>
          <w:szCs w:val="20"/>
        </w:rPr>
        <w:t>you use both ; and , but i think ; is more common so switch when i see them</w:t>
      </w:r>
    </w:p>
  </w:comment>
  <w:comment w:id="435" w:author="Jasmin Schuster" w:date="2024-10-19T16:40:00Z" w:initials="JS">
    <w:p w14:paraId="6DF2A5F5" w14:textId="18842617" w:rsidR="004F21D6" w:rsidRDefault="004F21D6" w:rsidP="004F21D6">
      <w:r>
        <w:rPr>
          <w:rStyle w:val="CommentReference"/>
        </w:rPr>
        <w:annotationRef/>
      </w:r>
      <w:r>
        <w:rPr>
          <w:color w:val="000000"/>
          <w:sz w:val="20"/>
          <w:szCs w:val="20"/>
        </w:rPr>
        <w:t>Don’t ‘diminish’ your findings in the first 5 words of your discussion :D</w:t>
      </w:r>
    </w:p>
  </w:comment>
  <w:comment w:id="437" w:author="Kieran Cox" w:date="2024-10-24T16:17:00Z" w:initials="KC">
    <w:p w14:paraId="1C7053E1" w14:textId="77777777" w:rsidR="00F049BD" w:rsidRDefault="00F049BD" w:rsidP="00F049BD">
      <w:r>
        <w:rPr>
          <w:rStyle w:val="CommentReference"/>
        </w:rPr>
        <w:annotationRef/>
      </w:r>
      <w:r>
        <w:rPr>
          <w:color w:val="000000"/>
          <w:sz w:val="20"/>
          <w:szCs w:val="20"/>
        </w:rPr>
        <w:t xml:space="preserve">I think ‘locking’ in the scale terms would be good cause you use them a lot, and it will be part of the talks you give on this. </w:t>
      </w:r>
    </w:p>
    <w:p w14:paraId="1C4E9A4F" w14:textId="77777777" w:rsidR="00F049BD" w:rsidRDefault="00F049BD" w:rsidP="00F049BD"/>
    <w:p w14:paraId="0E828BB0" w14:textId="77777777" w:rsidR="00F049BD" w:rsidRDefault="00F049BD" w:rsidP="00F049BD">
      <w:r>
        <w:rPr>
          <w:color w:val="000000"/>
          <w:sz w:val="20"/>
          <w:szCs w:val="20"/>
        </w:rPr>
        <w:t xml:space="preserve">I suggested regional, site, and microhabitat, but I’m not attached to those. If you come up with three options you can switch this to </w:t>
      </w:r>
    </w:p>
    <w:p w14:paraId="4135A140" w14:textId="77777777" w:rsidR="00F049BD" w:rsidRDefault="00F049BD" w:rsidP="00F049BD">
      <w:r>
        <w:rPr>
          <w:color w:val="000000"/>
          <w:sz w:val="20"/>
          <w:szCs w:val="20"/>
        </w:rPr>
        <w:t>ranging from regional to microhabitat scales (or whatever)</w:t>
      </w:r>
    </w:p>
    <w:p w14:paraId="431AE842" w14:textId="77777777" w:rsidR="00F049BD" w:rsidRDefault="00F049BD" w:rsidP="00F049BD"/>
  </w:comment>
  <w:comment w:id="438" w:author="Kieran Cox" w:date="2024-10-24T16:20:00Z" w:initials="KC">
    <w:p w14:paraId="4FC5DABE" w14:textId="77777777" w:rsidR="00DE6755" w:rsidRDefault="00DE6755" w:rsidP="00DE6755">
      <w:r>
        <w:rPr>
          <w:rStyle w:val="CommentReference"/>
        </w:rPr>
        <w:annotationRef/>
      </w:r>
      <w:r>
        <w:rPr>
          <w:sz w:val="20"/>
          <w:szCs w:val="20"/>
        </w:rPr>
        <w:t>oh it could be region, site, organism, or something like that, cause yes the last is a cage exp but really it’s a test of the organism</w:t>
      </w:r>
    </w:p>
  </w:comment>
  <w:comment w:id="445" w:author="Kieran Cox" w:date="2024-10-24T16:19:00Z" w:initials="KC">
    <w:p w14:paraId="1B1D58F7" w14:textId="5E9D4DF9" w:rsidR="00DE6755" w:rsidRDefault="00DE6755" w:rsidP="00DE6755">
      <w:r>
        <w:rPr>
          <w:rStyle w:val="CommentReference"/>
        </w:rPr>
        <w:annotationRef/>
      </w:r>
      <w:r>
        <w:rPr>
          <w:color w:val="000000"/>
          <w:sz w:val="20"/>
          <w:szCs w:val="20"/>
        </w:rPr>
        <w:t>tidal flow or tides? cause water flow is current, movement, etc</w:t>
      </w:r>
    </w:p>
  </w:comment>
  <w:comment w:id="446" w:author="Kieran Cox" w:date="2024-10-24T16:20:00Z" w:initials="KC">
    <w:p w14:paraId="7C3FFC24" w14:textId="77777777" w:rsidR="00DE6755" w:rsidRDefault="00DE6755" w:rsidP="00DE6755">
      <w:r>
        <w:rPr>
          <w:rStyle w:val="CommentReference"/>
        </w:rPr>
        <w:annotationRef/>
      </w:r>
      <w:r>
        <w:rPr>
          <w:color w:val="000000"/>
          <w:sz w:val="20"/>
          <w:szCs w:val="20"/>
        </w:rPr>
        <w:t>I like the previous sentence a lot</w:t>
      </w:r>
    </w:p>
  </w:comment>
  <w:comment w:id="447" w:author="Kieran Cox" w:date="2024-10-24T16:22:00Z" w:initials="KC">
    <w:p w14:paraId="557346BB" w14:textId="77777777" w:rsidR="00DE6755" w:rsidRDefault="00DE6755" w:rsidP="00DE6755">
      <w:r>
        <w:rPr>
          <w:rStyle w:val="CommentReference"/>
        </w:rPr>
        <w:annotationRef/>
      </w:r>
      <w:r>
        <w:rPr>
          <w:color w:val="000000"/>
          <w:sz w:val="20"/>
          <w:szCs w:val="20"/>
        </w:rPr>
        <w:t>the taxa or taxon</w:t>
      </w:r>
    </w:p>
  </w:comment>
  <w:comment w:id="452" w:author="Kieran Cox" w:date="2024-10-24T16:29:00Z" w:initials="KC">
    <w:p w14:paraId="3428EC3B" w14:textId="77777777" w:rsidR="004D2AE8" w:rsidRDefault="004D2AE8" w:rsidP="004D2AE8">
      <w:r>
        <w:rPr>
          <w:rStyle w:val="CommentReference"/>
        </w:rPr>
        <w:annotationRef/>
      </w:r>
      <w:r>
        <w:rPr>
          <w:color w:val="000000"/>
          <w:sz w:val="20"/>
          <w:szCs w:val="20"/>
        </w:rPr>
        <w:t>two things or one?</w:t>
      </w:r>
    </w:p>
    <w:p w14:paraId="5B556A19" w14:textId="77777777" w:rsidR="004D2AE8" w:rsidRDefault="004D2AE8" w:rsidP="004D2AE8">
      <w:r>
        <w:rPr>
          <w:color w:val="000000"/>
          <w:sz w:val="20"/>
          <w:szCs w:val="20"/>
        </w:rPr>
        <w:t>i.e shallow soft-sediment areas</w:t>
      </w:r>
    </w:p>
  </w:comment>
  <w:comment w:id="454" w:author="Kieran Cox" w:date="2024-10-24T16:30:00Z" w:initials="KC">
    <w:p w14:paraId="237B657A" w14:textId="77777777" w:rsidR="004D2AE8" w:rsidRDefault="004D2AE8" w:rsidP="004D2AE8">
      <w:r>
        <w:rPr>
          <w:rStyle w:val="CommentReference"/>
        </w:rPr>
        <w:annotationRef/>
      </w:r>
      <w:r>
        <w:rPr>
          <w:color w:val="000000"/>
          <w:sz w:val="20"/>
          <w:szCs w:val="20"/>
        </w:rPr>
        <w:t>I think in a previous draft you had a reference for this type of statement?</w:t>
      </w:r>
    </w:p>
  </w:comment>
  <w:comment w:id="455" w:author="Em Lim" w:date="2024-10-01T15:50:00Z" w:initials="EL">
    <w:p w14:paraId="1AA22242" w14:textId="4AA84099"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456" w:author="Bridget Maher" w:date="2024-10-13T15:01:00Z" w:initials="BM">
    <w:p w14:paraId="33CEB5A4" w14:textId="77777777" w:rsidR="00387A6E" w:rsidRDefault="00387A6E" w:rsidP="00387A6E">
      <w:r>
        <w:rPr>
          <w:rStyle w:val="CommentReference"/>
        </w:rPr>
        <w:annotationRef/>
      </w:r>
      <w:r>
        <w:rPr>
          <w:sz w:val="20"/>
          <w:szCs w:val="20"/>
        </w:rPr>
        <w:t>Attempted to add a slightly revised version into this paragraph.</w:t>
      </w:r>
    </w:p>
  </w:comment>
  <w:comment w:id="457" w:author="Emily Leedham" w:date="2024-10-14T17:54:00Z" w:initials="EL">
    <w:p w14:paraId="55829E3B" w14:textId="77777777" w:rsidR="00915BE9" w:rsidRDefault="00915BE9" w:rsidP="00915BE9">
      <w:pPr>
        <w:pStyle w:val="CommentText"/>
      </w:pPr>
      <w:r>
        <w:rPr>
          <w:rStyle w:val="CommentReference"/>
        </w:rPr>
        <w:annotationRef/>
      </w:r>
      <w:r>
        <w:t>Honestly seems like it could be a good starting sentence to this paragraph, as a sort of lead-in to the points being made here</w:t>
      </w:r>
    </w:p>
  </w:comment>
  <w:comment w:id="480" w:author="Bridget Maher" w:date="2024-10-13T14:32:00Z" w:initials="BM">
    <w:p w14:paraId="5DD54B7E" w14:textId="58FF0AB1" w:rsidR="00DA6701" w:rsidRDefault="00DA6701" w:rsidP="00DA6701">
      <w:r>
        <w:rPr>
          <w:rStyle w:val="CommentReference"/>
        </w:rPr>
        <w:annotationRef/>
      </w:r>
      <w:r>
        <w:rPr>
          <w:sz w:val="20"/>
          <w:szCs w:val="20"/>
        </w:rPr>
        <w:t>is this compared to immediately outside the forest in this study?</w:t>
      </w:r>
    </w:p>
  </w:comment>
  <w:comment w:id="489" w:author="Jasmin Schuster" w:date="2024-10-19T16:48:00Z" w:initials="JS">
    <w:p w14:paraId="22C9828A" w14:textId="77777777"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494" w:author="Jasmin Schuster" w:date="2024-10-19T16:49:00Z" w:initials="JS">
    <w:p w14:paraId="51A051B8" w14:textId="77777777"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495" w:author="Kieran Cox" w:date="2024-10-24T17:09:00Z" w:initials="KC">
    <w:p w14:paraId="2E8ABBF5" w14:textId="77777777" w:rsidR="005E45E7" w:rsidRDefault="005E45E7" w:rsidP="005E45E7">
      <w:r>
        <w:rPr>
          <w:rStyle w:val="CommentReference"/>
        </w:rPr>
        <w:annotationRef/>
      </w:r>
      <w:r>
        <w:rPr>
          <w:color w:val="000000"/>
          <w:sz w:val="20"/>
          <w:szCs w:val="20"/>
        </w:rPr>
        <w:t>short-ish paragraph so if there is anything from the species-specific analysis in the sup that you want to speak to this is the place to do it</w:t>
      </w:r>
    </w:p>
  </w:comment>
  <w:comment w:id="496" w:author="Bridget Maher" w:date="2024-10-13T14:35:00Z" w:initials="BM">
    <w:p w14:paraId="066486B2" w14:textId="6A4784C0" w:rsidR="00DA6701" w:rsidRDefault="00DA6701" w:rsidP="00DA6701">
      <w:r>
        <w:rPr>
          <w:rStyle w:val="CommentReference"/>
        </w:rPr>
        <w:annotationRef/>
      </w:r>
      <w:r>
        <w:rPr>
          <w:sz w:val="20"/>
          <w:szCs w:val="20"/>
        </w:rPr>
        <w:t>Is this kelp density or species or both?</w:t>
      </w:r>
    </w:p>
  </w:comment>
  <w:comment w:id="502" w:author="Jasmin Schuster" w:date="2024-10-19T16:52:00Z" w:initials="JS">
    <w:p w14:paraId="1156B5E6" w14:textId="77777777" w:rsidR="008E795A" w:rsidRDefault="008E795A" w:rsidP="008E795A">
      <w:r>
        <w:rPr>
          <w:rStyle w:val="CommentReference"/>
        </w:rPr>
        <w:annotationRef/>
      </w:r>
      <w:r>
        <w:rPr>
          <w:color w:val="000000"/>
          <w:sz w:val="20"/>
          <w:szCs w:val="20"/>
        </w:rPr>
        <w:t>I like this :D</w:t>
      </w:r>
    </w:p>
  </w:comment>
  <w:comment w:id="503" w:author="Kieran Cox" w:date="2024-10-24T17:11:00Z" w:initials="KC">
    <w:p w14:paraId="4B944E72" w14:textId="77777777" w:rsidR="00F82CF7" w:rsidRDefault="00F82CF7" w:rsidP="00F82CF7">
      <w:r>
        <w:rPr>
          <w:rStyle w:val="CommentReference"/>
        </w:rPr>
        <w:annotationRef/>
      </w:r>
      <w:r>
        <w:rPr>
          <w:color w:val="000000"/>
          <w:sz w:val="20"/>
          <w:szCs w:val="20"/>
        </w:rPr>
        <w:t>long sentence, and ‘less formal’ statement here that is more of less repeated in the next statement so you could pull this out</w:t>
      </w:r>
    </w:p>
  </w:comment>
  <w:comment w:id="504" w:author="Emily Leedham" w:date="2024-10-14T17:55:00Z" w:initials="EL">
    <w:p w14:paraId="68BF8567" w14:textId="21C76192" w:rsidR="00915BE9" w:rsidRDefault="00915BE9" w:rsidP="00915BE9">
      <w:pPr>
        <w:pStyle w:val="CommentText"/>
      </w:pPr>
      <w:r>
        <w:rPr>
          <w:rStyle w:val="CommentReference"/>
        </w:rPr>
        <w:annotationRef/>
      </w:r>
      <w:r>
        <w:t>Do you mean that the fully meshed cages for the cukes promoted nutrient retention? Cause then it would be the latter</w:t>
      </w:r>
    </w:p>
  </w:comment>
  <w:comment w:id="507" w:author="Kieran Cox" w:date="2024-10-24T17:16:00Z" w:initials="KC">
    <w:p w14:paraId="64681AB5" w14:textId="77777777" w:rsidR="00F82CF7" w:rsidRDefault="00F82CF7" w:rsidP="00F82CF7">
      <w:r>
        <w:rPr>
          <w:rStyle w:val="CommentReference"/>
        </w:rPr>
        <w:annotationRef/>
      </w:r>
      <w:r>
        <w:rPr>
          <w:color w:val="000000"/>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comment>
  <w:comment w:id="508" w:author="Kieran Cox" w:date="2024-10-24T17:23:00Z" w:initials="KC">
    <w:p w14:paraId="615F0A56" w14:textId="77777777" w:rsidR="00C976D6" w:rsidRDefault="00C976D6" w:rsidP="00C976D6">
      <w:r>
        <w:rPr>
          <w:rStyle w:val="CommentReference"/>
        </w:rPr>
        <w:annotationRef/>
      </w:r>
      <w:r>
        <w:rPr>
          <w:color w:val="000000"/>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509" w:author="Kieran Cox" w:date="2024-10-24T17:19:00Z" w:initials="KC">
    <w:p w14:paraId="0F04649C" w14:textId="0BD1800B" w:rsidR="00F82CF7" w:rsidRDefault="00F82CF7" w:rsidP="00F82CF7">
      <w:r>
        <w:rPr>
          <w:rStyle w:val="CommentReference"/>
        </w:rPr>
        <w:annotationRef/>
      </w:r>
      <w:r>
        <w:rPr>
          <w:color w:val="000000"/>
          <w:sz w:val="20"/>
          <w:szCs w:val="20"/>
        </w:rPr>
        <w:t xml:space="preserve">you could ‘switch’ the narrative here tides and currents ‘run show’ in these systems, they determine where things live, etc. </w:t>
      </w:r>
    </w:p>
    <w:p w14:paraId="36946F7E" w14:textId="77777777" w:rsidR="00F82CF7" w:rsidRDefault="00F82CF7" w:rsidP="00F82CF7"/>
    <w:p w14:paraId="7FB68CC2" w14:textId="77777777" w:rsidR="00F82CF7" w:rsidRDefault="00F82CF7" w:rsidP="00F82CF7">
      <w:r>
        <w:rPr>
          <w:color w:val="000000"/>
          <w:sz w:val="20"/>
          <w:szCs w:val="20"/>
        </w:rPr>
        <w:t xml:space="preserve">Ammonium concentrations across a range of spatial scales is driven by — </w:t>
      </w:r>
    </w:p>
  </w:comment>
  <w:comment w:id="515" w:author="Kieran Cox" w:date="2024-10-24T17:26:00Z" w:initials="KC">
    <w:p w14:paraId="639E374A" w14:textId="77777777" w:rsidR="00C976D6" w:rsidRDefault="00C976D6" w:rsidP="00C976D6">
      <w:r>
        <w:rPr>
          <w:rStyle w:val="CommentReference"/>
        </w:rPr>
        <w:annotationRef/>
      </w:r>
      <w:r>
        <w:rPr>
          <w:color w:val="000000"/>
          <w:sz w:val="20"/>
          <w:szCs w:val="20"/>
        </w:rPr>
        <w:t>seems like ammonium is used more then NH4+ in the discussion. either way it would be good to stick to one cause why this is NH4+ and other references to ammonium aren’t stated that way isn’t clear</w:t>
      </w:r>
    </w:p>
  </w:comment>
  <w:comment w:id="520" w:author="Kieran Cox" w:date="2024-10-24T17:21:00Z" w:initials="KC">
    <w:p w14:paraId="4D399293" w14:textId="16892D1D" w:rsidR="00C976D6" w:rsidRDefault="00C976D6" w:rsidP="00C976D6">
      <w:r>
        <w:rPr>
          <w:rStyle w:val="CommentReference"/>
        </w:rPr>
        <w:annotationRef/>
      </w:r>
      <w:r>
        <w:rPr>
          <w:color w:val="000000"/>
          <w:sz w:val="20"/>
          <w:szCs w:val="20"/>
        </w:rPr>
        <w:t>would be good if this was part of the paragraph above, and if it can’t be then it could be more stand alone and the two main implications line above could be more vague so folks don’t read the parapgrah and wonder where the second is</w:t>
      </w:r>
    </w:p>
  </w:comment>
  <w:comment w:id="521" w:author="Jasmin Schuster" w:date="2024-10-19T16:56:00Z" w:initials="JS">
    <w:p w14:paraId="5FAFFB4D" w14:textId="65AA2B53" w:rsidR="008E795A" w:rsidRDefault="008E795A" w:rsidP="008E795A">
      <w:r>
        <w:rPr>
          <w:rStyle w:val="CommentReference"/>
        </w:rPr>
        <w:annotationRef/>
      </w:r>
      <w:r>
        <w:rPr>
          <w:color w:val="000000"/>
          <w:sz w:val="20"/>
          <w:szCs w:val="20"/>
        </w:rPr>
        <w:t>Great wording!</w:t>
      </w:r>
    </w:p>
  </w:comment>
  <w:comment w:id="522" w:author="Kiara Kattler" w:date="2024-10-03T09:08:00Z" w:initials="KK">
    <w:p w14:paraId="1CCC11DD" w14:textId="77777777" w:rsidR="00830679" w:rsidRDefault="00830679" w:rsidP="00830679">
      <w:r>
        <w:rPr>
          <w:rStyle w:val="CommentReference"/>
        </w:rPr>
        <w:annotationRef/>
      </w:r>
      <w:r>
        <w:rPr>
          <w:sz w:val="20"/>
          <w:szCs w:val="20"/>
        </w:rPr>
        <w:t>Maybe throw in the permit number for counting fish?</w:t>
      </w:r>
    </w:p>
  </w:comment>
  <w:comment w:id="523" w:author="Kiara Kattler" w:date="2024-10-03T09:43:00Z" w:initials="KK">
    <w:p w14:paraId="08CEA988" w14:textId="77777777" w:rsidR="008F1993" w:rsidRDefault="008F1993" w:rsidP="008F1993">
      <w:r>
        <w:rPr>
          <w:rStyle w:val="CommentReference"/>
        </w:rPr>
        <w:annotationRef/>
      </w:r>
      <w:r>
        <w:rPr>
          <w:sz w:val="20"/>
          <w:szCs w:val="20"/>
        </w:rPr>
        <w:t>And Kayla and Brittnie for helping with the crab cages?</w:t>
      </w:r>
    </w:p>
  </w:comment>
  <w:comment w:id="524" w:author="Em Lim" w:date="2024-09-17T13:57:00Z" w:initials="EL">
    <w:p w14:paraId="12A4051B" w14:textId="20F2116C" w:rsidR="00E94D69" w:rsidRDefault="00E94D69" w:rsidP="00E94D69">
      <w:r>
        <w:rPr>
          <w:rStyle w:val="CommentReference"/>
        </w:rPr>
        <w:annotationRef/>
      </w:r>
      <w:r>
        <w:rPr>
          <w:sz w:val="20"/>
          <w:szCs w:val="20"/>
        </w:rPr>
        <w:t>Jasmin: Is this the correct way to do this?</w:t>
      </w:r>
    </w:p>
  </w:comment>
  <w:comment w:id="531" w:author="Kieran Cox" w:date="2024-10-24T16:38:00Z" w:initials="KC">
    <w:p w14:paraId="2DF620B3" w14:textId="77777777" w:rsidR="004D2AE8" w:rsidRDefault="004D2AE8" w:rsidP="004D2AE8">
      <w:r>
        <w:rPr>
          <w:rStyle w:val="CommentReference"/>
        </w:rPr>
        <w:annotationRef/>
      </w:r>
      <w:r>
        <w:rPr>
          <w:sz w:val="20"/>
          <w:szCs w:val="20"/>
        </w:rPr>
        <w:t xml:space="preserve">to match Fig 2 caption </w:t>
      </w:r>
    </w:p>
  </w:comment>
  <w:comment w:id="535" w:author="Kieran Cox" w:date="2024-10-24T16:50:00Z" w:initials="KC">
    <w:p w14:paraId="6EC624A1" w14:textId="77777777" w:rsidR="009C17AE" w:rsidRDefault="009C17AE" w:rsidP="009C17AE">
      <w:r>
        <w:rPr>
          <w:rStyle w:val="CommentReference"/>
        </w:rPr>
        <w:annotationRef/>
      </w:r>
      <w:r>
        <w:rPr>
          <w:color w:val="000000"/>
          <w:sz w:val="20"/>
          <w:szCs w:val="20"/>
        </w:rPr>
        <w:t>could be ‘and’ if you don’t want double ‘with’</w:t>
      </w:r>
    </w:p>
  </w:comment>
  <w:comment w:id="544" w:author="Jasmin Schuster" w:date="2024-07-05T12:37:00Z" w:initials="JS">
    <w:p w14:paraId="6181C6EB" w14:textId="599FCB45"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545"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546" w:author="Kieran Cox" w:date="2024-10-24T16:51:00Z" w:initials="KC">
    <w:p w14:paraId="408AEA28" w14:textId="77777777" w:rsidR="009C17AE" w:rsidRDefault="009C17AE" w:rsidP="009C17AE">
      <w:r>
        <w:rPr>
          <w:rStyle w:val="CommentReference"/>
        </w:rPr>
        <w:annotationRef/>
      </w:r>
      <w:r>
        <w:rPr>
          <w:color w:val="000000"/>
          <w:sz w:val="20"/>
          <w:szCs w:val="20"/>
        </w:rPr>
        <w:t>same as above, with or and</w:t>
      </w:r>
    </w:p>
  </w:comment>
  <w:comment w:id="550" w:author="Jasmin Schuster" w:date="2024-10-19T17:03:00Z" w:initials="JS">
    <w:p w14:paraId="5248BE94" w14:textId="1CF16736" w:rsidR="008E795A" w:rsidRDefault="008E795A" w:rsidP="008E795A">
      <w:r>
        <w:rPr>
          <w:rStyle w:val="CommentReference"/>
        </w:rPr>
        <w:annotationRef/>
      </w:r>
      <w:r>
        <w:rPr>
          <w:color w:val="000000"/>
          <w:sz w:val="20"/>
          <w:szCs w:val="20"/>
        </w:rPr>
        <w:t>At first I thought this was a ‘how to size a sea cucumber diagram’ hah</w:t>
      </w:r>
    </w:p>
  </w:comment>
  <w:comment w:id="551" w:author="Isabelle Cote" w:date="2024-07-23T11:33:00Z" w:initials="IC">
    <w:p w14:paraId="57083FF1" w14:textId="5E753269"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07D4C624" w15:done="0"/>
  <w15:commentEx w15:paraId="436B3AF1" w15:paraIdParent="07D4C624" w15:done="0"/>
  <w15:commentEx w15:paraId="36A0DF21" w15:paraIdParent="07D4C624" w15:done="0"/>
  <w15:commentEx w15:paraId="3C9FDE32" w15:done="0"/>
  <w15:commentEx w15:paraId="08C64042" w15:done="0"/>
  <w15:commentEx w15:paraId="47C89B43" w15:done="0"/>
  <w15:commentEx w15:paraId="7879D65A" w15:done="0"/>
  <w15:commentEx w15:paraId="107A2924" w15:paraIdParent="7879D65A" w15:done="0"/>
  <w15:commentEx w15:paraId="710C6C05" w15:done="0"/>
  <w15:commentEx w15:paraId="0FB835B8" w15:done="0"/>
  <w15:commentEx w15:paraId="4776375E" w15:done="0"/>
  <w15:commentEx w15:paraId="122191DB" w15:done="0"/>
  <w15:commentEx w15:paraId="2D9A8D7D" w15:paraIdParent="122191DB" w15:done="0"/>
  <w15:commentEx w15:paraId="47616908" w15:done="0"/>
  <w15:commentEx w15:paraId="60B23A3E" w15:done="0"/>
  <w15:commentEx w15:paraId="4B2BDD70" w15:paraIdParent="60B23A3E" w15:done="0"/>
  <w15:commentEx w15:paraId="139F4370" w15:done="0"/>
  <w15:commentEx w15:paraId="1D9F9C30" w15:done="0"/>
  <w15:commentEx w15:paraId="7EFD50EC" w15:done="0"/>
  <w15:commentEx w15:paraId="077420E5" w15:done="0"/>
  <w15:commentEx w15:paraId="14D7ACFC" w15:paraIdParent="077420E5" w15:done="0"/>
  <w15:commentEx w15:paraId="0DCBE921" w15:done="0"/>
  <w15:commentEx w15:paraId="05D74B39" w15:done="0"/>
  <w15:commentEx w15:paraId="51ED4672" w15:done="0"/>
  <w15:commentEx w15:paraId="4E9F6057" w15:done="0"/>
  <w15:commentEx w15:paraId="64537464" w15:done="0"/>
  <w15:commentEx w15:paraId="74306C81" w15:done="0"/>
  <w15:commentEx w15:paraId="56365A5D" w15:paraIdParent="74306C81" w15:done="0"/>
  <w15:commentEx w15:paraId="0624400B" w15:done="0"/>
  <w15:commentEx w15:paraId="72115133" w15:done="0"/>
  <w15:commentEx w15:paraId="05E45682" w15:done="0"/>
  <w15:commentEx w15:paraId="518658B2" w15:done="0"/>
  <w15:commentEx w15:paraId="050847A2" w15:done="0"/>
  <w15:commentEx w15:paraId="5F6FC95B" w15:done="0"/>
  <w15:commentEx w15:paraId="5B187897" w15:done="0"/>
  <w15:commentEx w15:paraId="647AAEDE" w15:done="0"/>
  <w15:commentEx w15:paraId="5EDFEAEE" w15:done="0"/>
  <w15:commentEx w15:paraId="1BD2B08D" w15:done="0"/>
  <w15:commentEx w15:paraId="1F28FA8C" w15:done="0"/>
  <w15:commentEx w15:paraId="7A57DDE9" w15:done="0"/>
  <w15:commentEx w15:paraId="18306E53" w15:done="0"/>
  <w15:commentEx w15:paraId="086A43BB" w15:done="0"/>
  <w15:commentEx w15:paraId="2A46F1BF" w15:done="0"/>
  <w15:commentEx w15:paraId="36B01DAA" w15:done="0"/>
  <w15:commentEx w15:paraId="6C34DB3F" w15:done="0"/>
  <w15:commentEx w15:paraId="165FEEB9" w15:done="0"/>
  <w15:commentEx w15:paraId="7DDB2678" w15:done="0"/>
  <w15:commentEx w15:paraId="74B4EDB3" w15:done="0"/>
  <w15:commentEx w15:paraId="3DC24D93" w15:done="0"/>
  <w15:commentEx w15:paraId="14305E9B" w15:done="0"/>
  <w15:commentEx w15:paraId="005215D3" w15:done="0"/>
  <w15:commentEx w15:paraId="17D38A3B" w15:paraIdParent="005215D3" w15:done="0"/>
  <w15:commentEx w15:paraId="1F817A98" w15:paraIdParent="005215D3" w15:done="0"/>
  <w15:commentEx w15:paraId="5D970CD0" w15:done="0"/>
  <w15:commentEx w15:paraId="7F644A04" w15:paraIdParent="5D970CD0" w15:done="0"/>
  <w15:commentEx w15:paraId="47D4458D" w15:paraIdParent="5D970CD0" w15:done="0"/>
  <w15:commentEx w15:paraId="1514BAA2" w15:done="0"/>
  <w15:commentEx w15:paraId="6D90AF28" w15:done="0"/>
  <w15:commentEx w15:paraId="7B9943A1" w15:paraIdParent="6D90AF28" w15:done="0"/>
  <w15:commentEx w15:paraId="5A5E65A1" w15:done="0"/>
  <w15:commentEx w15:paraId="178898C5" w15:done="0"/>
  <w15:commentEx w15:paraId="5417B0F8" w15:done="0"/>
  <w15:commentEx w15:paraId="7D943D40" w15:done="0"/>
  <w15:commentEx w15:paraId="639304BB" w15:paraIdParent="7D943D40" w15:done="0"/>
  <w15:commentEx w15:paraId="6E64B024" w15:done="0"/>
  <w15:commentEx w15:paraId="2986145C" w15:done="0"/>
  <w15:commentEx w15:paraId="77AC0AE3" w15:done="0"/>
  <w15:commentEx w15:paraId="541335B9" w15:done="0"/>
  <w15:commentEx w15:paraId="3E297022" w15:done="0"/>
  <w15:commentEx w15:paraId="7751DBFF" w15:done="0"/>
  <w15:commentEx w15:paraId="41555B0F" w15:done="0"/>
  <w15:commentEx w15:paraId="398261F9" w15:done="0"/>
  <w15:commentEx w15:paraId="4C8AF73A" w15:done="0"/>
  <w15:commentEx w15:paraId="6A87AC88" w15:done="0"/>
  <w15:commentEx w15:paraId="2C175C13" w15:done="0"/>
  <w15:commentEx w15:paraId="27955BCC" w15:done="0"/>
  <w15:commentEx w15:paraId="5E2DD6C1" w15:done="0"/>
  <w15:commentEx w15:paraId="151763D8" w15:done="0"/>
  <w15:commentEx w15:paraId="15201575" w15:done="0"/>
  <w15:commentEx w15:paraId="53E40222" w15:done="0"/>
  <w15:commentEx w15:paraId="589C53C5" w15:done="0"/>
  <w15:commentEx w15:paraId="6940026B" w15:done="0"/>
  <w15:commentEx w15:paraId="48018F99" w15:paraIdParent="6940026B" w15:done="0"/>
  <w15:commentEx w15:paraId="20C0C325" w15:done="0"/>
  <w15:commentEx w15:paraId="6C034F46" w15:paraIdParent="20C0C325" w15:done="0"/>
  <w15:commentEx w15:paraId="7E1F08A3" w15:done="0"/>
  <w15:commentEx w15:paraId="7242BCE6" w15:done="0"/>
  <w15:commentEx w15:paraId="3D2DF875" w15:done="0"/>
  <w15:commentEx w15:paraId="08832180" w15:done="0"/>
  <w15:commentEx w15:paraId="463E183E" w15:done="0"/>
  <w15:commentEx w15:paraId="6DF2A5F5" w15:done="0"/>
  <w15:commentEx w15:paraId="431AE842" w15:done="0"/>
  <w15:commentEx w15:paraId="4FC5DABE" w15:paraIdParent="431AE842" w15:done="0"/>
  <w15:commentEx w15:paraId="1B1D58F7" w15:done="0"/>
  <w15:commentEx w15:paraId="7C3FFC24" w15:done="0"/>
  <w15:commentEx w15:paraId="557346BB" w15:done="0"/>
  <w15:commentEx w15:paraId="5B556A19" w15:done="0"/>
  <w15:commentEx w15:paraId="237B657A" w15:done="0"/>
  <w15:commentEx w15:paraId="1F3F920E" w15:done="0"/>
  <w15:commentEx w15:paraId="33CEB5A4" w15:paraIdParent="1F3F920E" w15:done="0"/>
  <w15:commentEx w15:paraId="55829E3B" w15:paraIdParent="1F3F920E" w15:done="0"/>
  <w15:commentEx w15:paraId="5DD54B7E" w15:done="0"/>
  <w15:commentEx w15:paraId="296097FC" w15:done="0"/>
  <w15:commentEx w15:paraId="51A051B8" w15:done="0"/>
  <w15:commentEx w15:paraId="2E8ABBF5" w15:done="0"/>
  <w15:commentEx w15:paraId="066486B2" w15:done="0"/>
  <w15:commentEx w15:paraId="1156B5E6" w15:done="0"/>
  <w15:commentEx w15:paraId="4B944E72" w15:done="0"/>
  <w15:commentEx w15:paraId="68BF8567" w15:done="0"/>
  <w15:commentEx w15:paraId="64681AB5" w15:done="0"/>
  <w15:commentEx w15:paraId="615F0A56" w15:paraIdParent="64681AB5" w15:done="0"/>
  <w15:commentEx w15:paraId="7FB68CC2" w15:done="0"/>
  <w15:commentEx w15:paraId="639E374A" w15:done="0"/>
  <w15:commentEx w15:paraId="4D399293" w15:done="0"/>
  <w15:commentEx w15:paraId="5FAFFB4D" w15:done="0"/>
  <w15:commentEx w15:paraId="1CCC11DD" w15:done="0"/>
  <w15:commentEx w15:paraId="08CEA988" w15:paraIdParent="1CCC11DD" w15:done="0"/>
  <w15:commentEx w15:paraId="12A4051B" w15:done="0"/>
  <w15:commentEx w15:paraId="2DF620B3" w15:done="0"/>
  <w15:commentEx w15:paraId="6EC624A1" w15:done="0"/>
  <w15:commentEx w15:paraId="5A99A513" w15:done="0"/>
  <w15:commentEx w15:paraId="1F298D4A" w15:paraIdParent="5A99A513" w15:done="0"/>
  <w15:commentEx w15:paraId="408AEA28" w15:done="0"/>
  <w15:commentEx w15:paraId="5248BE94"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42D58D8" w16cex:dateUtc="2024-10-19T23:59:00Z"/>
  <w16cex:commentExtensible w16cex:durableId="7E950F8C" w16cex:dateUtc="2024-10-20T00:00:00Z"/>
  <w16cex:commentExtensible w16cex:durableId="7AA7C188" w16cex:dateUtc="2024-10-24T15:54:00Z"/>
  <w16cex:commentExtensible w16cex:durableId="1168AAE0" w16cex:dateUtc="2024-10-24T15:57:00Z"/>
  <w16cex:commentExtensible w16cex:durableId="7CEFA579" w16cex:dateUtc="2024-10-18T21:06:00Z"/>
  <w16cex:commentExtensible w16cex:durableId="4B4A1E3B" w16cex:dateUtc="2024-10-24T16:05:00Z"/>
  <w16cex:commentExtensible w16cex:durableId="0F7A3961" w16cex:dateUtc="2024-10-03T00:02:00Z"/>
  <w16cex:commentExtensible w16cex:durableId="4B39BC35" w16cex:dateUtc="2024-10-24T16:10:00Z"/>
  <w16cex:commentExtensible w16cex:durableId="02758AA7" w16cex:dateUtc="2024-10-24T16:17:00Z"/>
  <w16cex:commentExtensible w16cex:durableId="4344E548" w16cex:dateUtc="2024-10-24T16:12:00Z"/>
  <w16cex:commentExtensible w16cex:durableId="5EAB119B" w16cex:dateUtc="2024-10-03T00:06:00Z"/>
  <w16cex:commentExtensible w16cex:durableId="0D53F00C" w16cex:dateUtc="2024-10-19T22:38:00Z"/>
  <w16cex:commentExtensible w16cex:durableId="48CEAF4A" w16cex:dateUtc="2024-10-24T16:14:00Z"/>
  <w16cex:commentExtensible w16cex:durableId="2C81B63D" w16cex:dateUtc="2024-10-07T20:55:00Z"/>
  <w16cex:commentExtensible w16cex:durableId="6537CD7A" w16cex:dateUtc="2024-10-24T16:26:00Z"/>
  <w16cex:commentExtensible w16cex:durableId="0A70E257" w16cex:dateUtc="2024-10-24T16:27:00Z"/>
  <w16cex:commentExtensible w16cex:durableId="1B3A0E0D" w16cex:dateUtc="2024-10-24T16:48:00Z"/>
  <w16cex:commentExtensible w16cex:durableId="6AD83E17" w16cex:dateUtc="2024-10-03T00:14:00Z"/>
  <w16cex:commentExtensible w16cex:durableId="403BA2A1" w16cex:dateUtc="2024-10-14T03:58:00Z"/>
  <w16cex:commentExtensible w16cex:durableId="769A04FF" w16cex:dateUtc="2024-10-19T22:44:00Z"/>
  <w16cex:commentExtensible w16cex:durableId="19EAF6EC" w16cex:dateUtc="2024-10-24T18:13:00Z"/>
  <w16cex:commentExtensible w16cex:durableId="1F3524F1" w16cex:dateUtc="2024-10-03T00:19:00Z"/>
  <w16cex:commentExtensible w16cex:durableId="5332D506" w16cex:dateUtc="2024-10-24T18:14:00Z"/>
  <w16cex:commentExtensible w16cex:durableId="32A01BAC" w16cex:dateUtc="2024-10-24T18:30:00Z"/>
  <w16cex:commentExtensible w16cex:durableId="37AE80EC" w16cex:dateUtc="2024-10-07T20:56:00Z"/>
  <w16cex:commentExtensible w16cex:durableId="25887A76" w16cex:dateUtc="2024-10-24T18:35:00Z"/>
  <w16cex:commentExtensible w16cex:durableId="70D42434" w16cex:dateUtc="2024-10-03T00:29:00Z"/>
  <w16cex:commentExtensible w16cex:durableId="4FC55BCC" w16cex:dateUtc="2024-10-03T00:37:00Z"/>
  <w16cex:commentExtensible w16cex:durableId="769BD701" w16cex:dateUtc="2024-10-24T18:39:00Z"/>
  <w16cex:commentExtensible w16cex:durableId="353542B7" w16cex:dateUtc="2024-10-03T14:24:00Z"/>
  <w16cex:commentExtensible w16cex:durableId="5CDF7571" w16cex:dateUtc="2024-10-03T14:31:00Z"/>
  <w16cex:commentExtensible w16cex:durableId="01D7AB93" w16cex:dateUtc="2024-10-13T18:50:00Z"/>
  <w16cex:commentExtensible w16cex:durableId="45579B89" w16cex:dateUtc="2024-10-03T00:39:00Z"/>
  <w16cex:commentExtensible w16cex:durableId="3F53800B" w16cex:dateUtc="2024-10-19T23:04:00Z"/>
  <w16cex:commentExtensible w16cex:durableId="5B93426D" w16cex:dateUtc="2024-10-19T23:10:00Z"/>
  <w16cex:commentExtensible w16cex:durableId="305C0D26" w16cex:dateUtc="2024-10-24T18:46:00Z"/>
  <w16cex:commentExtensible w16cex:durableId="15DE667A" w16cex:dateUtc="2024-10-24T18:48:00Z"/>
  <w16cex:commentExtensible w16cex:durableId="345505A1" w16cex:dateUtc="2024-10-07T21:07:00Z"/>
  <w16cex:commentExtensible w16cex:durableId="0208FB9B" w16cex:dateUtc="2024-10-24T18:49:00Z"/>
  <w16cex:commentExtensible w16cex:durableId="5105D79E" w16cex:dateUtc="2024-10-07T21:10:00Z"/>
  <w16cex:commentExtensible w16cex:durableId="65440F03" w16cex:dateUtc="2024-10-24T18:51:00Z"/>
  <w16cex:commentExtensible w16cex:durableId="05F9086C" w16cex:dateUtc="2024-10-03T14:42:00Z"/>
  <w16cex:commentExtensible w16cex:durableId="67C84D04" w16cex:dateUtc="2024-10-07T21:12:00Z"/>
  <w16cex:commentExtensible w16cex:durableId="2382D509" w16cex:dateUtc="2024-10-07T21:16:00Z"/>
  <w16cex:commentExtensible w16cex:durableId="01EC7329" w16cex:dateUtc="2024-10-24T19:04:00Z"/>
  <w16cex:commentExtensible w16cex:durableId="4AA992B4" w16cex:dateUtc="2024-10-24T19:08:00Z"/>
  <w16cex:commentExtensible w16cex:durableId="62FFE35B" w16cex:dateUtc="2024-10-24T19:10:00Z"/>
  <w16cex:commentExtensible w16cex:durableId="7F0F8B88" w16cex:dateUtc="2024-10-24T19:14:00Z"/>
  <w16cex:commentExtensible w16cex:durableId="42FC6A19" w16cex:dateUtc="2024-10-03T15:02:00Z"/>
  <w16cex:commentExtensible w16cex:durableId="24754DD9" w16cex:dateUtc="2024-10-24T19:16:00Z"/>
  <w16cex:commentExtensible w16cex:durableId="60760F53" w16cex:dateUtc="2024-03-22T15:46:00Z"/>
  <w16cex:commentExtensible w16cex:durableId="485C00C2" w16cex:dateUtc="2024-10-24T19:18:00Z"/>
  <w16cex:commentExtensible w16cex:durableId="398D4742" w16cex:dateUtc="2024-10-24T19:23:00Z"/>
  <w16cex:commentExtensible w16cex:durableId="59CCCF92" w16cex:dateUtc="2024-10-24T21:01:00Z"/>
  <w16cex:commentExtensible w16cex:durableId="1BA61D74" w16cex:dateUtc="2024-10-24T21:27:00Z"/>
  <w16cex:commentExtensible w16cex:durableId="67751416" w16cex:dateUtc="2024-10-24T21:02:00Z"/>
  <w16cex:commentExtensible w16cex:durableId="20D6D905" w16cex:dateUtc="2024-10-13T19:09:00Z"/>
  <w16cex:commentExtensible w16cex:durableId="7A9A5979" w16cex:dateUtc="2024-10-24T21:03:00Z"/>
  <w16cex:commentExtensible w16cex:durableId="72235285" w16cex:dateUtc="2024-10-24T21:18:00Z"/>
  <w16cex:commentExtensible w16cex:durableId="57AB2723" w16cex:dateUtc="2024-10-24T21:19:00Z"/>
  <w16cex:commentExtensible w16cex:durableId="77FC9FB1" w16cex:dateUtc="2024-10-19T23:19:00Z"/>
  <w16cex:commentExtensible w16cex:durableId="0BAA493B" w16cex:dateUtc="2024-10-13T19:14:00Z"/>
  <w16cex:commentExtensible w16cex:durableId="60BC07DE" w16cex:dateUtc="2024-10-24T21:28:00Z"/>
  <w16cex:commentExtensible w16cex:durableId="11164900" w16cex:dateUtc="2024-10-03T15:00:00Z"/>
  <w16cex:commentExtensible w16cex:durableId="0A9E2882" w16cex:dateUtc="2024-10-24T21:55:00Z"/>
  <w16cex:commentExtensible w16cex:durableId="6C01FF4B" w16cex:dateUtc="2024-10-24T21:46:00Z"/>
  <w16cex:commentExtensible w16cex:durableId="6B232AFD" w16cex:dateUtc="2024-10-03T15:13:00Z"/>
  <w16cex:commentExtensible w16cex:durableId="5F352F2B" w16cex:dateUtc="2024-10-19T23:25:00Z"/>
  <w16cex:commentExtensible w16cex:durableId="69E787F0" w16cex:dateUtc="2024-10-03T15:50:00Z"/>
  <w16cex:commentExtensible w16cex:durableId="2F511C4B" w16cex:dateUtc="2024-10-03T15:50:00Z"/>
  <w16cex:commentExtensible w16cex:durableId="3D530F96" w16cex:dateUtc="2024-10-24T21:58:00Z"/>
  <w16cex:commentExtensible w16cex:durableId="4264D6E5" w16cex:dateUtc="2024-10-24T21:53:00Z"/>
  <w16cex:commentExtensible w16cex:durableId="6F42D479" w16cex:dateUtc="2024-10-19T23:25:00Z"/>
  <w16cex:commentExtensible w16cex:durableId="2484811A" w16cex:dateUtc="2024-10-13T19:26:00Z"/>
  <w16cex:commentExtensible w16cex:durableId="53C76061" w16cex:dateUtc="2024-10-19T23:28:00Z"/>
  <w16cex:commentExtensible w16cex:durableId="65627E8D" w16cex:dateUtc="2024-10-24T22:06:00Z"/>
  <w16cex:commentExtensible w16cex:durableId="3F9C74FD" w16cex:dateUtc="2024-10-24T22:07:00Z"/>
  <w16cex:commentExtensible w16cex:durableId="4D54048D" w16cex:dateUtc="2024-10-14T04:43:00Z"/>
  <w16cex:commentExtensible w16cex:durableId="337D5150" w16cex:dateUtc="2024-10-24T22:12:00Z"/>
  <w16cex:commentExtensible w16cex:durableId="63396F59" w16cex:dateUtc="2024-10-13T19:29:00Z"/>
  <w16cex:commentExtensible w16cex:durableId="64DADCDB" w16cex:dateUtc="2024-10-03T15:22:00Z"/>
  <w16cex:commentExtensible w16cex:durableId="4405CEC1" w16cex:dateUtc="2024-10-24T22:18:00Z"/>
  <w16cex:commentExtensible w16cex:durableId="64733E8F" w16cex:dateUtc="2024-10-24T22:22:00Z"/>
  <w16cex:commentExtensible w16cex:durableId="36511C49" w16cex:dateUtc="2024-10-24T22:23:00Z"/>
  <w16cex:commentExtensible w16cex:durableId="6D5BB326" w16cex:dateUtc="2024-10-24T22:29:00Z"/>
  <w16cex:commentExtensible w16cex:durableId="4C57E811" w16cex:dateUtc="2024-10-13T19:34:00Z"/>
  <w16cex:commentExtensible w16cex:durableId="4DEF330E" w16cex:dateUtc="2024-10-25T00:01:00Z"/>
  <w16cex:commentExtensible w16cex:durableId="49D05A25" w16cex:dateUtc="2024-10-24T23:06:00Z"/>
  <w16cex:commentExtensible w16cex:durableId="0E7084EE" w16cex:dateUtc="2024-10-24T23:14:00Z"/>
  <w16cex:commentExtensible w16cex:durableId="43272E33" w16cex:dateUtc="2024-10-19T23:40:00Z"/>
  <w16cex:commentExtensible w16cex:durableId="7A741B14" w16cex:dateUtc="2024-10-24T23:17:00Z"/>
  <w16cex:commentExtensible w16cex:durableId="5A83C5FE" w16cex:dateUtc="2024-10-24T23:20:00Z"/>
  <w16cex:commentExtensible w16cex:durableId="5E825B20" w16cex:dateUtc="2024-10-24T23:19:00Z"/>
  <w16cex:commentExtensible w16cex:durableId="55496DFE" w16cex:dateUtc="2024-10-24T23:20:00Z"/>
  <w16cex:commentExtensible w16cex:durableId="6C348429" w16cex:dateUtc="2024-10-24T23:22:00Z"/>
  <w16cex:commentExtensible w16cex:durableId="7BB1F4A5" w16cex:dateUtc="2024-10-24T23:29:00Z"/>
  <w16cex:commentExtensible w16cex:durableId="2F0890B8" w16cex:dateUtc="2024-10-24T23:30:00Z"/>
  <w16cex:commentExtensible w16cex:durableId="547F32F2" w16cex:dateUtc="2024-10-01T22:50:00Z"/>
  <w16cex:commentExtensible w16cex:durableId="45DFCDF2" w16cex:dateUtc="2024-10-13T22:01:00Z"/>
  <w16cex:commentExtensible w16cex:durableId="35986ABE" w16cex:dateUtc="2024-10-14T04:54:00Z"/>
  <w16cex:commentExtensible w16cex:durableId="35B9784B" w16cex:dateUtc="2024-10-13T21:32:00Z"/>
  <w16cex:commentExtensible w16cex:durableId="2C5EBD46" w16cex:dateUtc="2024-10-19T23:48:00Z"/>
  <w16cex:commentExtensible w16cex:durableId="7338E914" w16cex:dateUtc="2024-10-19T23:49:00Z"/>
  <w16cex:commentExtensible w16cex:durableId="2567D351" w16cex:dateUtc="2024-10-25T00:09:00Z"/>
  <w16cex:commentExtensible w16cex:durableId="5A233CCD" w16cex:dateUtc="2024-10-13T21:35:00Z"/>
  <w16cex:commentExtensible w16cex:durableId="0796EA73" w16cex:dateUtc="2024-10-19T23:52:00Z"/>
  <w16cex:commentExtensible w16cex:durableId="6DA8FB4F" w16cex:dateUtc="2024-10-25T00:11:00Z"/>
  <w16cex:commentExtensible w16cex:durableId="6FA567B3" w16cex:dateUtc="2024-10-14T04:55:00Z"/>
  <w16cex:commentExtensible w16cex:durableId="03CCE920" w16cex:dateUtc="2024-10-25T00:16:00Z"/>
  <w16cex:commentExtensible w16cex:durableId="51399007" w16cex:dateUtc="2024-10-25T00:23:00Z"/>
  <w16cex:commentExtensible w16cex:durableId="4A1DBE0A" w16cex:dateUtc="2024-10-25T00:19:00Z"/>
  <w16cex:commentExtensible w16cex:durableId="0AFA8860" w16cex:dateUtc="2024-10-25T00:26:00Z"/>
  <w16cex:commentExtensible w16cex:durableId="30C5A82A" w16cex:dateUtc="2024-10-25T00:21:00Z"/>
  <w16cex:commentExtensible w16cex:durableId="58852FBC" w16cex:dateUtc="2024-10-19T23:56:00Z"/>
  <w16cex:commentExtensible w16cex:durableId="1CEF95AC" w16cex:dateUtc="2024-10-03T15:08:00Z"/>
  <w16cex:commentExtensible w16cex:durableId="2AFD8333" w16cex:dateUtc="2024-10-03T15:43:00Z"/>
  <w16cex:commentExtensible w16cex:durableId="7D634B71" w16cex:dateUtc="2024-09-17T20:57:00Z"/>
  <w16cex:commentExtensible w16cex:durableId="04D5547D" w16cex:dateUtc="2024-10-24T23:38:00Z"/>
  <w16cex:commentExtensible w16cex:durableId="3591C4C5" w16cex:dateUtc="2024-10-24T23:50:00Z"/>
  <w16cex:commentExtensible w16cex:durableId="459C4B33" w16cex:dateUtc="2024-07-05T19:37:00Z"/>
  <w16cex:commentExtensible w16cex:durableId="18982704" w16cex:dateUtc="2024-07-16T21:14:00Z"/>
  <w16cex:commentExtensible w16cex:durableId="2F4C899C" w16cex:dateUtc="2024-10-24T23:51:00Z"/>
  <w16cex:commentExtensible w16cex:durableId="69B11AC0" w16cex:dateUtc="2024-10-20T00:03: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07D4C624" w16cid:durableId="042D58D8"/>
  <w16cid:commentId w16cid:paraId="436B3AF1" w16cid:durableId="7E950F8C"/>
  <w16cid:commentId w16cid:paraId="36A0DF21" w16cid:durableId="7AA7C188"/>
  <w16cid:commentId w16cid:paraId="3C9FDE32" w16cid:durableId="1168AAE0"/>
  <w16cid:commentId w16cid:paraId="08C64042" w16cid:durableId="7CEFA579"/>
  <w16cid:commentId w16cid:paraId="47C89B43" w16cid:durableId="4B4A1E3B"/>
  <w16cid:commentId w16cid:paraId="7879D65A" w16cid:durableId="0F7A3961"/>
  <w16cid:commentId w16cid:paraId="107A2924" w16cid:durableId="4B39BC35"/>
  <w16cid:commentId w16cid:paraId="710C6C05" w16cid:durableId="02758AA7"/>
  <w16cid:commentId w16cid:paraId="0FB835B8" w16cid:durableId="4344E548"/>
  <w16cid:commentId w16cid:paraId="4776375E" w16cid:durableId="5EAB119B"/>
  <w16cid:commentId w16cid:paraId="122191DB" w16cid:durableId="0D53F00C"/>
  <w16cid:commentId w16cid:paraId="2D9A8D7D" w16cid:durableId="48CEAF4A"/>
  <w16cid:commentId w16cid:paraId="47616908" w16cid:durableId="2C81B63D"/>
  <w16cid:commentId w16cid:paraId="60B23A3E" w16cid:durableId="6537CD7A"/>
  <w16cid:commentId w16cid:paraId="4B2BDD70" w16cid:durableId="0A70E257"/>
  <w16cid:commentId w16cid:paraId="139F4370" w16cid:durableId="1B3A0E0D"/>
  <w16cid:commentId w16cid:paraId="1D9F9C30" w16cid:durableId="6AD83E17"/>
  <w16cid:commentId w16cid:paraId="7EFD50EC" w16cid:durableId="403BA2A1"/>
  <w16cid:commentId w16cid:paraId="077420E5" w16cid:durableId="769A04FF"/>
  <w16cid:commentId w16cid:paraId="14D7ACFC" w16cid:durableId="19EAF6EC"/>
  <w16cid:commentId w16cid:paraId="0DCBE921" w16cid:durableId="1F3524F1"/>
  <w16cid:commentId w16cid:paraId="05D74B39" w16cid:durableId="5332D506"/>
  <w16cid:commentId w16cid:paraId="51ED4672" w16cid:durableId="32A01BAC"/>
  <w16cid:commentId w16cid:paraId="4E9F6057" w16cid:durableId="37AE80EC"/>
  <w16cid:commentId w16cid:paraId="64537464" w16cid:durableId="25887A76"/>
  <w16cid:commentId w16cid:paraId="74306C81" w16cid:durableId="70D42434"/>
  <w16cid:commentId w16cid:paraId="56365A5D" w16cid:durableId="4FC55BCC"/>
  <w16cid:commentId w16cid:paraId="0624400B" w16cid:durableId="769BD701"/>
  <w16cid:commentId w16cid:paraId="72115133" w16cid:durableId="353542B7"/>
  <w16cid:commentId w16cid:paraId="05E45682" w16cid:durableId="5CDF7571"/>
  <w16cid:commentId w16cid:paraId="518658B2" w16cid:durableId="01D7AB93"/>
  <w16cid:commentId w16cid:paraId="050847A2" w16cid:durableId="45579B89"/>
  <w16cid:commentId w16cid:paraId="5F6FC95B" w16cid:durableId="3F53800B"/>
  <w16cid:commentId w16cid:paraId="5B187897" w16cid:durableId="5B93426D"/>
  <w16cid:commentId w16cid:paraId="647AAEDE" w16cid:durableId="305C0D26"/>
  <w16cid:commentId w16cid:paraId="5EDFEAEE" w16cid:durableId="15DE667A"/>
  <w16cid:commentId w16cid:paraId="1BD2B08D" w16cid:durableId="345505A1"/>
  <w16cid:commentId w16cid:paraId="1F28FA8C" w16cid:durableId="0208FB9B"/>
  <w16cid:commentId w16cid:paraId="7A57DDE9" w16cid:durableId="5105D79E"/>
  <w16cid:commentId w16cid:paraId="18306E53" w16cid:durableId="65440F03"/>
  <w16cid:commentId w16cid:paraId="086A43BB" w16cid:durableId="05F9086C"/>
  <w16cid:commentId w16cid:paraId="2A46F1BF" w16cid:durableId="67C84D04"/>
  <w16cid:commentId w16cid:paraId="36B01DAA" w16cid:durableId="2382D509"/>
  <w16cid:commentId w16cid:paraId="6C34DB3F" w16cid:durableId="01EC7329"/>
  <w16cid:commentId w16cid:paraId="165FEEB9" w16cid:durableId="4AA992B4"/>
  <w16cid:commentId w16cid:paraId="7DDB2678" w16cid:durableId="62FFE35B"/>
  <w16cid:commentId w16cid:paraId="74B4EDB3" w16cid:durableId="7F0F8B88"/>
  <w16cid:commentId w16cid:paraId="3DC24D93" w16cid:durableId="42FC6A19"/>
  <w16cid:commentId w16cid:paraId="14305E9B" w16cid:durableId="24754DD9"/>
  <w16cid:commentId w16cid:paraId="005215D3" w16cid:durableId="60760F53"/>
  <w16cid:commentId w16cid:paraId="17D38A3B" w16cid:durableId="29AD30AD"/>
  <w16cid:commentId w16cid:paraId="1F817A98" w16cid:durableId="485C00C2"/>
  <w16cid:commentId w16cid:paraId="5D970CD0" w16cid:durableId="398D4742"/>
  <w16cid:commentId w16cid:paraId="7F644A04" w16cid:durableId="59CCCF92"/>
  <w16cid:commentId w16cid:paraId="47D4458D" w16cid:durableId="1BA61D74"/>
  <w16cid:commentId w16cid:paraId="1514BAA2" w16cid:durableId="67751416"/>
  <w16cid:commentId w16cid:paraId="6D90AF28" w16cid:durableId="20D6D905"/>
  <w16cid:commentId w16cid:paraId="7B9943A1" w16cid:durableId="7A9A5979"/>
  <w16cid:commentId w16cid:paraId="5A5E65A1" w16cid:durableId="72235285"/>
  <w16cid:commentId w16cid:paraId="178898C5" w16cid:durableId="57AB2723"/>
  <w16cid:commentId w16cid:paraId="5417B0F8" w16cid:durableId="77FC9FB1"/>
  <w16cid:commentId w16cid:paraId="7D943D40" w16cid:durableId="0BAA493B"/>
  <w16cid:commentId w16cid:paraId="639304BB" w16cid:durableId="60BC07DE"/>
  <w16cid:commentId w16cid:paraId="6E64B024" w16cid:durableId="11164900"/>
  <w16cid:commentId w16cid:paraId="2986145C" w16cid:durableId="0A9E2882"/>
  <w16cid:commentId w16cid:paraId="77AC0AE3" w16cid:durableId="6C01FF4B"/>
  <w16cid:commentId w16cid:paraId="541335B9" w16cid:durableId="6B232AFD"/>
  <w16cid:commentId w16cid:paraId="3E297022" w16cid:durableId="5F352F2B"/>
  <w16cid:commentId w16cid:paraId="7751DBFF" w16cid:durableId="69E787F0"/>
  <w16cid:commentId w16cid:paraId="41555B0F" w16cid:durableId="2F511C4B"/>
  <w16cid:commentId w16cid:paraId="398261F9" w16cid:durableId="3D530F96"/>
  <w16cid:commentId w16cid:paraId="4C8AF73A" w16cid:durableId="4264D6E5"/>
  <w16cid:commentId w16cid:paraId="6A87AC88" w16cid:durableId="6F42D479"/>
  <w16cid:commentId w16cid:paraId="2C175C13" w16cid:durableId="2484811A"/>
  <w16cid:commentId w16cid:paraId="27955BCC" w16cid:durableId="53C76061"/>
  <w16cid:commentId w16cid:paraId="5E2DD6C1" w16cid:durableId="65627E8D"/>
  <w16cid:commentId w16cid:paraId="151763D8" w16cid:durableId="3F9C74FD"/>
  <w16cid:commentId w16cid:paraId="15201575" w16cid:durableId="4D54048D"/>
  <w16cid:commentId w16cid:paraId="53E40222" w16cid:durableId="337D5150"/>
  <w16cid:commentId w16cid:paraId="589C53C5" w16cid:durableId="63396F59"/>
  <w16cid:commentId w16cid:paraId="6940026B" w16cid:durableId="64DADCDB"/>
  <w16cid:commentId w16cid:paraId="48018F99" w16cid:durableId="4405CEC1"/>
  <w16cid:commentId w16cid:paraId="20C0C325" w16cid:durableId="64733E8F"/>
  <w16cid:commentId w16cid:paraId="6C034F46" w16cid:durableId="36511C49"/>
  <w16cid:commentId w16cid:paraId="7E1F08A3" w16cid:durableId="6D5BB326"/>
  <w16cid:commentId w16cid:paraId="7242BCE6" w16cid:durableId="4C57E811"/>
  <w16cid:commentId w16cid:paraId="3D2DF875" w16cid:durableId="4DEF330E"/>
  <w16cid:commentId w16cid:paraId="08832180" w16cid:durableId="49D05A25"/>
  <w16cid:commentId w16cid:paraId="463E183E" w16cid:durableId="0E7084EE"/>
  <w16cid:commentId w16cid:paraId="6DF2A5F5" w16cid:durableId="43272E33"/>
  <w16cid:commentId w16cid:paraId="431AE842" w16cid:durableId="7A741B14"/>
  <w16cid:commentId w16cid:paraId="4FC5DABE" w16cid:durableId="5A83C5FE"/>
  <w16cid:commentId w16cid:paraId="1B1D58F7" w16cid:durableId="5E825B20"/>
  <w16cid:commentId w16cid:paraId="7C3FFC24" w16cid:durableId="55496DFE"/>
  <w16cid:commentId w16cid:paraId="557346BB" w16cid:durableId="6C348429"/>
  <w16cid:commentId w16cid:paraId="5B556A19" w16cid:durableId="7BB1F4A5"/>
  <w16cid:commentId w16cid:paraId="237B657A" w16cid:durableId="2F0890B8"/>
  <w16cid:commentId w16cid:paraId="1F3F920E" w16cid:durableId="547F32F2"/>
  <w16cid:commentId w16cid:paraId="33CEB5A4" w16cid:durableId="45DFCDF2"/>
  <w16cid:commentId w16cid:paraId="55829E3B" w16cid:durableId="35986ABE"/>
  <w16cid:commentId w16cid:paraId="5DD54B7E" w16cid:durableId="35B9784B"/>
  <w16cid:commentId w16cid:paraId="296097FC" w16cid:durableId="2C5EBD46"/>
  <w16cid:commentId w16cid:paraId="51A051B8" w16cid:durableId="7338E914"/>
  <w16cid:commentId w16cid:paraId="2E8ABBF5" w16cid:durableId="2567D351"/>
  <w16cid:commentId w16cid:paraId="066486B2" w16cid:durableId="5A233CCD"/>
  <w16cid:commentId w16cid:paraId="1156B5E6" w16cid:durableId="0796EA73"/>
  <w16cid:commentId w16cid:paraId="4B944E72" w16cid:durableId="6DA8FB4F"/>
  <w16cid:commentId w16cid:paraId="68BF8567" w16cid:durableId="6FA567B3"/>
  <w16cid:commentId w16cid:paraId="64681AB5" w16cid:durableId="03CCE920"/>
  <w16cid:commentId w16cid:paraId="615F0A56" w16cid:durableId="51399007"/>
  <w16cid:commentId w16cid:paraId="7FB68CC2" w16cid:durableId="4A1DBE0A"/>
  <w16cid:commentId w16cid:paraId="639E374A" w16cid:durableId="0AFA8860"/>
  <w16cid:commentId w16cid:paraId="4D399293" w16cid:durableId="30C5A82A"/>
  <w16cid:commentId w16cid:paraId="5FAFFB4D" w16cid:durableId="58852FBC"/>
  <w16cid:commentId w16cid:paraId="1CCC11DD" w16cid:durableId="1CEF95AC"/>
  <w16cid:commentId w16cid:paraId="08CEA988" w16cid:durableId="2AFD8333"/>
  <w16cid:commentId w16cid:paraId="12A4051B" w16cid:durableId="7D634B71"/>
  <w16cid:commentId w16cid:paraId="2DF620B3" w16cid:durableId="04D5547D"/>
  <w16cid:commentId w16cid:paraId="6EC624A1" w16cid:durableId="3591C4C5"/>
  <w16cid:commentId w16cid:paraId="5A99A513" w16cid:durableId="459C4B33"/>
  <w16cid:commentId w16cid:paraId="1F298D4A" w16cid:durableId="18982704"/>
  <w16cid:commentId w16cid:paraId="408AEA28" w16cid:durableId="2F4C899C"/>
  <w16cid:commentId w16cid:paraId="5248BE94" w16cid:durableId="69B11AC0"/>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3ABD86" w14:textId="77777777" w:rsidR="001A76F6" w:rsidRDefault="001A76F6" w:rsidP="009B4C2B">
      <w:r>
        <w:separator/>
      </w:r>
    </w:p>
  </w:endnote>
  <w:endnote w:type="continuationSeparator" w:id="0">
    <w:p w14:paraId="4CD63DB4" w14:textId="77777777" w:rsidR="001A76F6" w:rsidRDefault="001A76F6" w:rsidP="009B4C2B">
      <w:r>
        <w:continuationSeparator/>
      </w:r>
    </w:p>
  </w:endnote>
  <w:endnote w:type="continuationNotice" w:id="1">
    <w:p w14:paraId="658584F0" w14:textId="77777777" w:rsidR="001A76F6" w:rsidRDefault="001A76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7198" w14:textId="77777777" w:rsidR="009D034C" w:rsidRDefault="009D0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7A740D" w14:textId="77777777" w:rsidR="001A76F6" w:rsidRDefault="001A76F6" w:rsidP="009B4C2B">
      <w:r>
        <w:separator/>
      </w:r>
    </w:p>
  </w:footnote>
  <w:footnote w:type="continuationSeparator" w:id="0">
    <w:p w14:paraId="6FCE1875" w14:textId="77777777" w:rsidR="001A76F6" w:rsidRDefault="001A76F6" w:rsidP="009B4C2B">
      <w:r>
        <w:continuationSeparator/>
      </w:r>
    </w:p>
  </w:footnote>
  <w:footnote w:type="continuationNotice" w:id="1">
    <w:p w14:paraId="531E1259" w14:textId="77777777" w:rsidR="001A76F6" w:rsidRDefault="001A76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16A48B" w14:textId="77777777" w:rsidR="009D034C" w:rsidRDefault="009D03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eran Cox">
    <w15:presenceInfo w15:providerId="Windows Live" w15:userId="c58abbb23cd81302"/>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Bridget Maher">
    <w15:presenceInfo w15:providerId="Windows Live" w15:userId="3667760862be51f8"/>
  </w15:person>
  <w15:person w15:author="Emily Leedham">
    <w15:presenceInfo w15:providerId="Windows Live" w15:userId="31546c2095ac66da"/>
  </w15:person>
  <w15:person w15:author="Kieran Cox [2]">
    <w15:presenceInfo w15:providerId="AD" w15:userId="S::kieranc@sfu.ca::b4290085-ec8f-4fe0-8d75-e615e1fa996c"/>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124D"/>
    <w:rsid w:val="000B303C"/>
    <w:rsid w:val="000C156B"/>
    <w:rsid w:val="000C2453"/>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078AB"/>
    <w:rsid w:val="00113724"/>
    <w:rsid w:val="0011523B"/>
    <w:rsid w:val="00116C10"/>
    <w:rsid w:val="001175F9"/>
    <w:rsid w:val="001211D2"/>
    <w:rsid w:val="00122300"/>
    <w:rsid w:val="00122482"/>
    <w:rsid w:val="00124C17"/>
    <w:rsid w:val="001269A3"/>
    <w:rsid w:val="001313BD"/>
    <w:rsid w:val="00131A7C"/>
    <w:rsid w:val="00132010"/>
    <w:rsid w:val="0013326D"/>
    <w:rsid w:val="00134966"/>
    <w:rsid w:val="00135231"/>
    <w:rsid w:val="00136DB7"/>
    <w:rsid w:val="00137407"/>
    <w:rsid w:val="001376FF"/>
    <w:rsid w:val="00142ADA"/>
    <w:rsid w:val="00144B86"/>
    <w:rsid w:val="001510C2"/>
    <w:rsid w:val="00151BB6"/>
    <w:rsid w:val="00151C99"/>
    <w:rsid w:val="00152CBA"/>
    <w:rsid w:val="0015432C"/>
    <w:rsid w:val="00155D45"/>
    <w:rsid w:val="00164233"/>
    <w:rsid w:val="00164680"/>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CB6"/>
    <w:rsid w:val="001A65DD"/>
    <w:rsid w:val="001A76F6"/>
    <w:rsid w:val="001A7CB9"/>
    <w:rsid w:val="001B22A8"/>
    <w:rsid w:val="001B79C7"/>
    <w:rsid w:val="001C11FA"/>
    <w:rsid w:val="001C4D2F"/>
    <w:rsid w:val="001C535E"/>
    <w:rsid w:val="001D13C5"/>
    <w:rsid w:val="001D3701"/>
    <w:rsid w:val="001D3A63"/>
    <w:rsid w:val="001D5081"/>
    <w:rsid w:val="001D7BE9"/>
    <w:rsid w:val="001E1BD6"/>
    <w:rsid w:val="001E1D5D"/>
    <w:rsid w:val="001E7F77"/>
    <w:rsid w:val="001F1DDA"/>
    <w:rsid w:val="001F2B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39B"/>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64FA"/>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4D34"/>
    <w:rsid w:val="00327838"/>
    <w:rsid w:val="00331A91"/>
    <w:rsid w:val="00334ADF"/>
    <w:rsid w:val="00337794"/>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5DE8"/>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A6429"/>
    <w:rsid w:val="003B402E"/>
    <w:rsid w:val="003B4768"/>
    <w:rsid w:val="003B6CDD"/>
    <w:rsid w:val="003C6B73"/>
    <w:rsid w:val="003C7B94"/>
    <w:rsid w:val="003D1191"/>
    <w:rsid w:val="003D1373"/>
    <w:rsid w:val="003D17AC"/>
    <w:rsid w:val="003D27E4"/>
    <w:rsid w:val="003D3B9E"/>
    <w:rsid w:val="003D5A5B"/>
    <w:rsid w:val="003D5FEF"/>
    <w:rsid w:val="003E0CA3"/>
    <w:rsid w:val="003E0D14"/>
    <w:rsid w:val="003E3578"/>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628E"/>
    <w:rsid w:val="0043787D"/>
    <w:rsid w:val="00437D27"/>
    <w:rsid w:val="004416E7"/>
    <w:rsid w:val="004433B7"/>
    <w:rsid w:val="00444382"/>
    <w:rsid w:val="004448D5"/>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2AE8"/>
    <w:rsid w:val="004D42BB"/>
    <w:rsid w:val="004D42C3"/>
    <w:rsid w:val="004E5043"/>
    <w:rsid w:val="004E5C73"/>
    <w:rsid w:val="004E6F16"/>
    <w:rsid w:val="004F21D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56E86"/>
    <w:rsid w:val="0056137A"/>
    <w:rsid w:val="00562CDF"/>
    <w:rsid w:val="005636C0"/>
    <w:rsid w:val="00565A8B"/>
    <w:rsid w:val="00566C2C"/>
    <w:rsid w:val="00570F20"/>
    <w:rsid w:val="005746D1"/>
    <w:rsid w:val="00576035"/>
    <w:rsid w:val="00576692"/>
    <w:rsid w:val="00580804"/>
    <w:rsid w:val="00580B22"/>
    <w:rsid w:val="0058230D"/>
    <w:rsid w:val="005830AE"/>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098B"/>
    <w:rsid w:val="005D0D02"/>
    <w:rsid w:val="005D293A"/>
    <w:rsid w:val="005D42E1"/>
    <w:rsid w:val="005E0538"/>
    <w:rsid w:val="005E0A73"/>
    <w:rsid w:val="005E0EEE"/>
    <w:rsid w:val="005E2687"/>
    <w:rsid w:val="005E2C00"/>
    <w:rsid w:val="005E2FEE"/>
    <w:rsid w:val="005E45E7"/>
    <w:rsid w:val="005E6D58"/>
    <w:rsid w:val="005F0597"/>
    <w:rsid w:val="005F08F5"/>
    <w:rsid w:val="005F1E8D"/>
    <w:rsid w:val="005F2823"/>
    <w:rsid w:val="005F39D0"/>
    <w:rsid w:val="005F422E"/>
    <w:rsid w:val="0060052E"/>
    <w:rsid w:val="006005D7"/>
    <w:rsid w:val="00600E47"/>
    <w:rsid w:val="006032E9"/>
    <w:rsid w:val="00605796"/>
    <w:rsid w:val="006077BE"/>
    <w:rsid w:val="0061163F"/>
    <w:rsid w:val="006159C2"/>
    <w:rsid w:val="0061715C"/>
    <w:rsid w:val="0061731D"/>
    <w:rsid w:val="006176D2"/>
    <w:rsid w:val="00617BD9"/>
    <w:rsid w:val="00620EC1"/>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532D"/>
    <w:rsid w:val="006528A1"/>
    <w:rsid w:val="00655502"/>
    <w:rsid w:val="006610AC"/>
    <w:rsid w:val="006611F9"/>
    <w:rsid w:val="00662D37"/>
    <w:rsid w:val="00662F9B"/>
    <w:rsid w:val="00666133"/>
    <w:rsid w:val="00670555"/>
    <w:rsid w:val="0067125A"/>
    <w:rsid w:val="0067173A"/>
    <w:rsid w:val="006717E0"/>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A4F59"/>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7E31"/>
    <w:rsid w:val="00731EA5"/>
    <w:rsid w:val="00736CF0"/>
    <w:rsid w:val="00737B8A"/>
    <w:rsid w:val="00741F8A"/>
    <w:rsid w:val="00742266"/>
    <w:rsid w:val="00752F86"/>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4BD5"/>
    <w:rsid w:val="00824E57"/>
    <w:rsid w:val="00826808"/>
    <w:rsid w:val="00830679"/>
    <w:rsid w:val="008307A0"/>
    <w:rsid w:val="00830E20"/>
    <w:rsid w:val="008335BF"/>
    <w:rsid w:val="00833F25"/>
    <w:rsid w:val="008422B4"/>
    <w:rsid w:val="0084294E"/>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3744"/>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1CD7"/>
    <w:rsid w:val="008F3C91"/>
    <w:rsid w:val="008F43CB"/>
    <w:rsid w:val="008F5820"/>
    <w:rsid w:val="008F7AFF"/>
    <w:rsid w:val="00900C38"/>
    <w:rsid w:val="00900E3F"/>
    <w:rsid w:val="00903BFA"/>
    <w:rsid w:val="00906B6A"/>
    <w:rsid w:val="009108FE"/>
    <w:rsid w:val="0091520C"/>
    <w:rsid w:val="00915BE9"/>
    <w:rsid w:val="00915C04"/>
    <w:rsid w:val="00917F70"/>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6E65"/>
    <w:rsid w:val="0096758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7AE"/>
    <w:rsid w:val="009C2153"/>
    <w:rsid w:val="009C41B4"/>
    <w:rsid w:val="009C4EA4"/>
    <w:rsid w:val="009C7DB9"/>
    <w:rsid w:val="009D034C"/>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47D2"/>
    <w:rsid w:val="00A050F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2F17"/>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39A2"/>
    <w:rsid w:val="00BE4765"/>
    <w:rsid w:val="00BE5F43"/>
    <w:rsid w:val="00BF1FB2"/>
    <w:rsid w:val="00BF7831"/>
    <w:rsid w:val="00C01950"/>
    <w:rsid w:val="00C027F9"/>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22C9"/>
    <w:rsid w:val="00C34E5F"/>
    <w:rsid w:val="00C40D7C"/>
    <w:rsid w:val="00C419CB"/>
    <w:rsid w:val="00C43285"/>
    <w:rsid w:val="00C45043"/>
    <w:rsid w:val="00C459A2"/>
    <w:rsid w:val="00C45F40"/>
    <w:rsid w:val="00C518E2"/>
    <w:rsid w:val="00C524A5"/>
    <w:rsid w:val="00C540DD"/>
    <w:rsid w:val="00C54451"/>
    <w:rsid w:val="00C54FE6"/>
    <w:rsid w:val="00C557A7"/>
    <w:rsid w:val="00C56A22"/>
    <w:rsid w:val="00C6204B"/>
    <w:rsid w:val="00C62A98"/>
    <w:rsid w:val="00C673A5"/>
    <w:rsid w:val="00C768BA"/>
    <w:rsid w:val="00C77114"/>
    <w:rsid w:val="00C77243"/>
    <w:rsid w:val="00C826A7"/>
    <w:rsid w:val="00C8732F"/>
    <w:rsid w:val="00C875E3"/>
    <w:rsid w:val="00C923D5"/>
    <w:rsid w:val="00C9608F"/>
    <w:rsid w:val="00C976D6"/>
    <w:rsid w:val="00CA2BED"/>
    <w:rsid w:val="00CA34B5"/>
    <w:rsid w:val="00CA5503"/>
    <w:rsid w:val="00CB3CD3"/>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E08"/>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B5B"/>
    <w:rsid w:val="00DC6420"/>
    <w:rsid w:val="00DD00A1"/>
    <w:rsid w:val="00DD3840"/>
    <w:rsid w:val="00DD3A00"/>
    <w:rsid w:val="00DD6988"/>
    <w:rsid w:val="00DE0CED"/>
    <w:rsid w:val="00DE151A"/>
    <w:rsid w:val="00DE15E3"/>
    <w:rsid w:val="00DE29B8"/>
    <w:rsid w:val="00DE4185"/>
    <w:rsid w:val="00DE493D"/>
    <w:rsid w:val="00DE63E7"/>
    <w:rsid w:val="00DE6755"/>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4562"/>
    <w:rsid w:val="00E4531F"/>
    <w:rsid w:val="00E53B33"/>
    <w:rsid w:val="00E57739"/>
    <w:rsid w:val="00E624B0"/>
    <w:rsid w:val="00E626AC"/>
    <w:rsid w:val="00E62B91"/>
    <w:rsid w:val="00E639BB"/>
    <w:rsid w:val="00E63D93"/>
    <w:rsid w:val="00E6472E"/>
    <w:rsid w:val="00E65785"/>
    <w:rsid w:val="00E6680F"/>
    <w:rsid w:val="00E6772A"/>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D8"/>
    <w:rsid w:val="00EF0BBA"/>
    <w:rsid w:val="00EF0CFA"/>
    <w:rsid w:val="00EF152C"/>
    <w:rsid w:val="00EF7628"/>
    <w:rsid w:val="00F013CE"/>
    <w:rsid w:val="00F03F07"/>
    <w:rsid w:val="00F0487B"/>
    <w:rsid w:val="00F049BD"/>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265"/>
    <w:rsid w:val="00F37657"/>
    <w:rsid w:val="00F4698D"/>
    <w:rsid w:val="00F473C9"/>
    <w:rsid w:val="00F50DBA"/>
    <w:rsid w:val="00F560C8"/>
    <w:rsid w:val="00F6133E"/>
    <w:rsid w:val="00F61D84"/>
    <w:rsid w:val="00F62DF9"/>
    <w:rsid w:val="00F64AEB"/>
    <w:rsid w:val="00F67950"/>
    <w:rsid w:val="00F762BB"/>
    <w:rsid w:val="00F769A6"/>
    <w:rsid w:val="00F76C68"/>
    <w:rsid w:val="00F773BD"/>
    <w:rsid w:val="00F77F4A"/>
    <w:rsid w:val="00F81AF1"/>
    <w:rsid w:val="00F82CF7"/>
    <w:rsid w:val="00F83AAB"/>
    <w:rsid w:val="00F86B25"/>
    <w:rsid w:val="00F92D6E"/>
    <w:rsid w:val="00F92DAE"/>
    <w:rsid w:val="00F96096"/>
    <w:rsid w:val="00F96547"/>
    <w:rsid w:val="00FA0A52"/>
    <w:rsid w:val="00FA0E9B"/>
    <w:rsid w:val="00FA30E4"/>
    <w:rsid w:val="00FA7DAE"/>
    <w:rsid w:val="00FB237D"/>
    <w:rsid w:val="00FB252B"/>
    <w:rsid w:val="00FC0F65"/>
    <w:rsid w:val="00FC157E"/>
    <w:rsid w:val="00FC6B44"/>
    <w:rsid w:val="00FD34B9"/>
    <w:rsid w:val="00FD548B"/>
    <w:rsid w:val="00FE0037"/>
    <w:rsid w:val="00FE017D"/>
    <w:rsid w:val="00FE153F"/>
    <w:rsid w:val="00FE56ED"/>
    <w:rsid w:val="00FE62AB"/>
    <w:rsid w:val="00FE7DA5"/>
    <w:rsid w:val="00FF1E0A"/>
    <w:rsid w:val="00FF350F"/>
    <w:rsid w:val="00FF474D"/>
    <w:rsid w:val="00FF4CE3"/>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4362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9D034C"/>
    <w:rPr>
      <w:color w:val="666666"/>
    </w:rPr>
  </w:style>
  <w:style w:type="character" w:customStyle="1" w:styleId="Heading1Char">
    <w:name w:val="Heading 1 Char"/>
    <w:basedOn w:val="DefaultParagraphFont"/>
    <w:link w:val="Heading1"/>
    <w:uiPriority w:val="9"/>
    <w:rsid w:val="0043628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93791600">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00785950">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48624</Words>
  <Characters>277162</Characters>
  <Application>Microsoft Office Word</Application>
  <DocSecurity>0</DocSecurity>
  <Lines>2309</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cp:revision>
  <dcterms:created xsi:type="dcterms:W3CDTF">2024-10-25T19:45:00Z</dcterms:created>
  <dcterms:modified xsi:type="dcterms:W3CDTF">2024-10-25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